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B229167" w14:textId="509EFC25" w:rsidR="00BE637B" w:rsidRPr="00F4246F" w:rsidRDefault="00FA0160" w:rsidP="00335561">
      <w:pPr>
        <w:snapToGrid w:val="0"/>
        <w:contextualSpacing/>
        <w:jc w:val="center"/>
        <w:rPr>
          <w:rFonts w:ascii="Arial" w:hAnsi="Arial" w:cs="Arial"/>
          <w:b/>
          <w:bCs/>
          <w:sz w:val="40"/>
          <w:szCs w:val="40"/>
        </w:rPr>
      </w:pPr>
      <w:bookmarkStart w:id="0" w:name="_Toc191301260"/>
      <w:r w:rsidRPr="00F4246F">
        <w:rPr>
          <w:rFonts w:ascii="Arial" w:hAnsi="Arial" w:cs="Arial"/>
          <w:b/>
          <w:bCs/>
          <w:sz w:val="40"/>
          <w:szCs w:val="40"/>
        </w:rPr>
        <w:t>Supplementary Table 2</w:t>
      </w:r>
    </w:p>
    <w:p w14:paraId="290B9269" w14:textId="77777777" w:rsidR="00607A7D" w:rsidRPr="00F4246F" w:rsidRDefault="00607A7D" w:rsidP="00335561">
      <w:pPr>
        <w:snapToGrid w:val="0"/>
        <w:contextualSpacing/>
        <w:jc w:val="center"/>
        <w:rPr>
          <w:rFonts w:ascii="Arial" w:hAnsi="Arial" w:cs="Arial"/>
          <w:b/>
          <w:bCs/>
          <w:sz w:val="40"/>
          <w:szCs w:val="40"/>
        </w:rPr>
      </w:pPr>
    </w:p>
    <w:p w14:paraId="1F514DFA" w14:textId="68EE88AF" w:rsidR="0034454F" w:rsidRPr="00F4246F" w:rsidRDefault="0034454F" w:rsidP="00335561">
      <w:pPr>
        <w:snapToGrid w:val="0"/>
        <w:contextualSpacing/>
        <w:rPr>
          <w:rFonts w:ascii="Arial" w:hAnsi="Arial" w:cs="Arial"/>
          <w:b/>
          <w:bCs/>
        </w:rPr>
      </w:pPr>
      <w:r w:rsidRPr="00F4246F">
        <w:rPr>
          <w:rFonts w:ascii="Arial" w:hAnsi="Arial" w:cs="Arial"/>
          <w:b/>
          <w:bCs/>
        </w:rPr>
        <w:t>Supplementary file 2: Prevalence of low, moderate and high levels of loneliness (</w:t>
      </w:r>
      <w:r w:rsidR="00CE7540" w:rsidRPr="00F4246F">
        <w:rPr>
          <w:rFonts w:ascii="Arial" w:hAnsi="Arial" w:cs="Arial"/>
          <w:b/>
          <w:bCs/>
        </w:rPr>
        <w:t>DM</w:t>
      </w:r>
      <w:r w:rsidR="00533480">
        <w:rPr>
          <w:rFonts w:ascii="Arial" w:hAnsi="Arial" w:cs="Arial"/>
          <w:b/>
          <w:bCs/>
        </w:rPr>
        <w:t>O</w:t>
      </w:r>
      <w:r w:rsidR="00CE7540" w:rsidRPr="00F4246F">
        <w:rPr>
          <w:rFonts w:ascii="Arial" w:hAnsi="Arial" w:cs="Arial"/>
          <w:b/>
          <w:bCs/>
        </w:rPr>
        <w:t>L</w:t>
      </w:r>
      <w:r w:rsidRPr="00F4246F">
        <w:rPr>
          <w:rFonts w:ascii="Arial" w:hAnsi="Arial" w:cs="Arial"/>
          <w:b/>
          <w:bCs/>
        </w:rPr>
        <w:t>) across respondent characteristics</w:t>
      </w:r>
    </w:p>
    <w:p w14:paraId="61902663" w14:textId="77777777" w:rsidR="00607A7D" w:rsidRPr="00F4246F" w:rsidRDefault="00607A7D" w:rsidP="00335561">
      <w:pPr>
        <w:snapToGrid w:val="0"/>
        <w:contextualSpacing/>
        <w:rPr>
          <w:rFonts w:ascii="Arial" w:hAnsi="Arial" w:cs="Arial"/>
        </w:rPr>
      </w:pPr>
    </w:p>
    <w:tbl>
      <w:tblPr>
        <w:tblW w:w="5018" w:type="pct"/>
        <w:tblLook w:val="04A0" w:firstRow="1" w:lastRow="0" w:firstColumn="1" w:lastColumn="0" w:noHBand="0" w:noVBand="1"/>
      </w:tblPr>
      <w:tblGrid>
        <w:gridCol w:w="1177"/>
        <w:gridCol w:w="2422"/>
        <w:gridCol w:w="661"/>
        <w:gridCol w:w="670"/>
        <w:gridCol w:w="852"/>
        <w:gridCol w:w="903"/>
        <w:gridCol w:w="884"/>
        <w:gridCol w:w="684"/>
        <w:gridCol w:w="751"/>
        <w:gridCol w:w="670"/>
      </w:tblGrid>
      <w:tr w:rsidR="00FA0160" w:rsidRPr="00F4246F" w14:paraId="219753E6" w14:textId="77777777" w:rsidTr="00AF43BD">
        <w:trPr>
          <w:trHeight w:val="20"/>
        </w:trPr>
        <w:tc>
          <w:tcPr>
            <w:tcW w:w="608" w:type="pct"/>
            <w:shd w:val="clear" w:color="auto" w:fill="auto"/>
            <w:vAlign w:val="center"/>
          </w:tcPr>
          <w:p w14:paraId="0D2921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Category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7E082E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Subcategory</w:t>
            </w:r>
          </w:p>
        </w:tc>
        <w:tc>
          <w:tcPr>
            <w:tcW w:w="688" w:type="pct"/>
            <w:gridSpan w:val="2"/>
            <w:shd w:val="clear" w:color="auto" w:fill="auto"/>
            <w:noWrap/>
            <w:vAlign w:val="center"/>
            <w:hideMark/>
          </w:tcPr>
          <w:p w14:paraId="1AF0ED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No loneliness</w:t>
            </w:r>
          </w:p>
          <w:p w14:paraId="27D4A88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46355)</w:t>
            </w:r>
          </w:p>
        </w:tc>
        <w:tc>
          <w:tcPr>
            <w:tcW w:w="907" w:type="pct"/>
            <w:gridSpan w:val="2"/>
            <w:shd w:val="clear" w:color="auto" w:fill="auto"/>
            <w:noWrap/>
            <w:vAlign w:val="center"/>
            <w:hideMark/>
          </w:tcPr>
          <w:p w14:paraId="24516E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Moderate loneliness</w:t>
            </w:r>
          </w:p>
          <w:p w14:paraId="631B27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67001)</w:t>
            </w:r>
          </w:p>
        </w:tc>
        <w:tc>
          <w:tcPr>
            <w:tcW w:w="811" w:type="pct"/>
            <w:gridSpan w:val="2"/>
            <w:shd w:val="clear" w:color="auto" w:fill="auto"/>
            <w:noWrap/>
            <w:vAlign w:val="center"/>
            <w:hideMark/>
          </w:tcPr>
          <w:p w14:paraId="23D808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Severe loneliness</w:t>
            </w:r>
          </w:p>
          <w:p w14:paraId="31BB356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22366)</w:t>
            </w:r>
          </w:p>
        </w:tc>
        <w:tc>
          <w:tcPr>
            <w:tcW w:w="734" w:type="pct"/>
            <w:gridSpan w:val="2"/>
            <w:shd w:val="clear" w:color="auto" w:fill="auto"/>
            <w:noWrap/>
            <w:vAlign w:val="center"/>
            <w:hideMark/>
          </w:tcPr>
          <w:p w14:paraId="75FC31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Total</w:t>
            </w:r>
          </w:p>
          <w:p w14:paraId="670E106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135722)</w:t>
            </w:r>
          </w:p>
        </w:tc>
      </w:tr>
      <w:tr w:rsidR="0034454F" w:rsidRPr="00F4246F" w14:paraId="18D2617F" w14:textId="77777777" w:rsidTr="00AF43BD">
        <w:trPr>
          <w:trHeight w:val="20"/>
        </w:trPr>
        <w:tc>
          <w:tcPr>
            <w:tcW w:w="608" w:type="pct"/>
            <w:shd w:val="clear" w:color="auto" w:fill="auto"/>
            <w:vAlign w:val="center"/>
          </w:tcPr>
          <w:p w14:paraId="457A5F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</w:tcPr>
          <w:p w14:paraId="02A697B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42" w:type="pct"/>
            <w:shd w:val="clear" w:color="auto" w:fill="auto"/>
            <w:noWrap/>
            <w:vAlign w:val="center"/>
          </w:tcPr>
          <w:p w14:paraId="4C1613C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060289A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  <w:tc>
          <w:tcPr>
            <w:tcW w:w="440" w:type="pct"/>
            <w:shd w:val="clear" w:color="auto" w:fill="auto"/>
            <w:noWrap/>
            <w:vAlign w:val="center"/>
          </w:tcPr>
          <w:p w14:paraId="2A677E8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467" w:type="pct"/>
            <w:shd w:val="clear" w:color="auto" w:fill="auto"/>
            <w:noWrap/>
            <w:vAlign w:val="center"/>
          </w:tcPr>
          <w:p w14:paraId="5F6E81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2D5D62C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72A41DB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  <w:tc>
          <w:tcPr>
            <w:tcW w:w="388" w:type="pct"/>
            <w:shd w:val="clear" w:color="auto" w:fill="auto"/>
            <w:noWrap/>
            <w:vAlign w:val="center"/>
          </w:tcPr>
          <w:p w14:paraId="1D1443F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2D7FBF1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</w:tr>
      <w:tr w:rsidR="0034454F" w:rsidRPr="00F4246F" w14:paraId="53E6D95F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59F308F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Age 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BAB148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-25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D3ED54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1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E8A0AD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2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0CFD8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21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0AA640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2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3CC61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1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2B6B06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2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359A975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5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6ADC8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</w:tr>
      <w:tr w:rsidR="0034454F" w:rsidRPr="00F4246F" w14:paraId="133D73C4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A2DE0D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2D183F7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-35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1647DF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8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E6347F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9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1CCE1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47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BF458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1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7F10E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21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75C2B08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8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8FC0C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05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871DD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6%</w:t>
            </w:r>
          </w:p>
        </w:tc>
      </w:tr>
      <w:tr w:rsidR="0034454F" w:rsidRPr="00F4246F" w14:paraId="599B33E4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378ED6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7DD47EC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-45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C1134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8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B1D845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3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66BEF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023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5D3BE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741749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9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521E6F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50A6A17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00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38C54B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1%</w:t>
            </w:r>
          </w:p>
        </w:tc>
      </w:tr>
      <w:tr w:rsidR="0034454F" w:rsidRPr="00F4246F" w14:paraId="3B98EF2A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3222A73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7676C1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-55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4DEACE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1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D9BD8A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.4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ED299F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390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0696D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67A524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31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588D2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8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D0089D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03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8B5A57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2%</w:t>
            </w:r>
          </w:p>
        </w:tc>
      </w:tr>
      <w:tr w:rsidR="0034454F" w:rsidRPr="00F4246F" w14:paraId="5F262421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751BF58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4CA7ED2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6-65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141BD3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53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204F5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0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33F4F9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09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EDC1D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4D5E0D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05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C365E1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.6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3CC3D7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23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028252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5%</w:t>
            </w:r>
          </w:p>
        </w:tc>
      </w:tr>
      <w:tr w:rsidR="0034454F" w:rsidRPr="00F4246F" w14:paraId="3F625B6C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544F37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13CB7C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&gt;65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21642DA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88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B394FD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.1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0B9C17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172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13F55C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.6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5C9CC6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69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9B3FB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3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18B564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92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1CA0D0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4%</w:t>
            </w:r>
          </w:p>
        </w:tc>
      </w:tr>
      <w:tr w:rsidR="0034454F" w:rsidRPr="00F4246F" w14:paraId="2A525DB4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3B5A199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A93F6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97738E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DCECC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1869C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43BB30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414F11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15DF5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5CAD43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E0BEB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</w:tr>
      <w:tr w:rsidR="0034454F" w:rsidRPr="00F4246F" w14:paraId="6E1E1C35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34E19E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Gender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4E83D17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Female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32085B2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53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59D266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.1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8D826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37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73E3D0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.2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49B73E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747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5DF1D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.5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B6BEFD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66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6DE02C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.6%</w:t>
            </w:r>
          </w:p>
        </w:tc>
      </w:tr>
      <w:tr w:rsidR="0034454F" w:rsidRPr="00F4246F" w14:paraId="3F00C71E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142CFD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1D0FF9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ale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08F216F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56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A68B1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.4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D5F91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97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64F98E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8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6A977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18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E53F8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.6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56724E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72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A3E319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.4%</w:t>
            </w:r>
          </w:p>
        </w:tc>
      </w:tr>
      <w:tr w:rsidR="0034454F" w:rsidRPr="00F4246F" w14:paraId="0E468AA7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1BE3A7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79755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Other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3A9800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8A120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85668B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4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5FBE2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6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1B2C9D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9945B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6B7C4C9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0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A92D6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6%</w:t>
            </w:r>
          </w:p>
        </w:tc>
      </w:tr>
      <w:tr w:rsidR="0034454F" w:rsidRPr="00F4246F" w14:paraId="2A2AEC09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4341F3E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43680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ould rather not say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9DDD64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E71C0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CF69BE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6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BC6C8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4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040A88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1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32FC81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6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7B1AFD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57FFD7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4%</w:t>
            </w:r>
          </w:p>
        </w:tc>
      </w:tr>
      <w:tr w:rsidR="0034454F" w:rsidRPr="00F4246F" w14:paraId="0E2B1D66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4BADE5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693C880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23BF26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0CF1C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478E47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CE21F5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9DA4D6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6D997E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4A662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E0A59F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</w:tr>
      <w:tr w:rsidR="0034454F" w:rsidRPr="00F4246F" w14:paraId="3B4078CC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271387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ducation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333E60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A levels/College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7B1623E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87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B6CEC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6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CB313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316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CEDDC7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3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0C2EC04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51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78934C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5F7C7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70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DA482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0%</w:t>
            </w:r>
          </w:p>
        </w:tc>
      </w:tr>
      <w:tr w:rsidR="0034454F" w:rsidRPr="00F4246F" w14:paraId="34B01A29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3366FFC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116E5A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econdary School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186E3C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74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EDD9BF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0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6B6306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629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66C6E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8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8CCD2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0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4ADA9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3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552039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48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65FCFB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5%</w:t>
            </w:r>
          </w:p>
        </w:tc>
      </w:tr>
      <w:tr w:rsidR="0034454F" w:rsidRPr="00F4246F" w14:paraId="023D6947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62E874B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AD207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iversity Degree or higher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3667C8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03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68AEA0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.5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A4092B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54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A4A3D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.6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0D1692C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27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60A3DC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.2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1EFDDF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800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A2255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.7%</w:t>
            </w:r>
          </w:p>
        </w:tc>
      </w:tr>
      <w:tr w:rsidR="0034454F" w:rsidRPr="00F4246F" w14:paraId="31DDA326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08FC685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63B97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722202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0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337574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D1CD91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0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6C2644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2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A8E362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20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CC197F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4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69EFD8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53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14B53E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8%</w:t>
            </w:r>
          </w:p>
        </w:tc>
      </w:tr>
      <w:tr w:rsidR="0034454F" w:rsidRPr="00F4246F" w14:paraId="602EC62E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1EC8BC6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mployment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15F1705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Employed full-time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A6FDC7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55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06AEFF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9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185C6C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61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427A2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8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F92CD8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12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DE40A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8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7080211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38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E821A1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.3%</w:t>
            </w:r>
          </w:p>
        </w:tc>
      </w:tr>
      <w:tr w:rsidR="0034454F" w:rsidRPr="00F4246F" w14:paraId="0EC6576E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7D75C1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299F89E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Employed part-time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87A6D4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9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BC05C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3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DA3845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774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518FEC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6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0AF31E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34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BDA07F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6670FB4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60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764BD7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8%</w:t>
            </w:r>
          </w:p>
        </w:tc>
      </w:tr>
      <w:tr w:rsidR="0034454F" w:rsidRPr="00F4246F" w14:paraId="202B4D35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6A14C37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399BA8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Furloughed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2397B6F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E538CE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65266D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23F506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1FBFED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B6B86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71D19A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26E65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</w:tr>
      <w:tr w:rsidR="0034454F" w:rsidRPr="00F4246F" w14:paraId="3B70F951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383D9B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2E7165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Other 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F468FA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8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10120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35A081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53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FF4E67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9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613B59F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44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CF681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9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57D36E4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8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53B9FD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0%</w:t>
            </w:r>
          </w:p>
        </w:tc>
      </w:tr>
      <w:tr w:rsidR="0034454F" w:rsidRPr="00F4246F" w14:paraId="35198EB1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781960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0A96A4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Retired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7E5DEB9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33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42417F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.0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7B813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582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BCD4AE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.2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6DC077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17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BB96BC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4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6368452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03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231A1D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.2%</w:t>
            </w:r>
          </w:p>
        </w:tc>
      </w:tr>
      <w:tr w:rsidR="0034454F" w:rsidRPr="00F4246F" w14:paraId="32E1D0A4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3083E5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4F16D0D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elf-employed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3955A0D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2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5092E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3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C422F0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70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2128DA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5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5CD070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10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371C5E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5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7EC290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0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93AE1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</w:tr>
      <w:tr w:rsidR="0034454F" w:rsidRPr="00F4246F" w14:paraId="189ADF88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1C0DE79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C7B49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tudent (full or part-time)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00B326B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3E09BA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2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AC16FA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50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9E622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4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4CD2F6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47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4541E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2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3A2B74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3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02BBA6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8%</w:t>
            </w:r>
          </w:p>
        </w:tc>
      </w:tr>
      <w:tr w:rsidR="0034454F" w:rsidRPr="00F4246F" w14:paraId="4BA7A4F9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087E1D4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693601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employed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7E2EF7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8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808D19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5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55E4EC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46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E00DA7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3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11CB087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9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50F83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2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F311B0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2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9E5B0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</w:tr>
      <w:tr w:rsidR="0034454F" w:rsidRPr="00F4246F" w14:paraId="1C5DFCD8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7970CB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774983D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paid carer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A54F0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7A7E7B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5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F71CE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00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C03F98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1F8861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7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E059A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0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8180E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6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DF85EE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</w:tr>
      <w:tr w:rsidR="0034454F" w:rsidRPr="00F4246F" w14:paraId="05113E02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CB9A9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9968B7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Volunteer (full or part-time)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7F7071B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7C6BF5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EA721E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7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CCB94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19012B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2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CF7C8E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8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8E223B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5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6805A3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</w:tr>
      <w:tr w:rsidR="0034454F" w:rsidRPr="00F4246F" w14:paraId="2E2DD6E6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0184804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33A34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7B07A2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8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EEBC6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7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61A21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16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37906E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509E60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6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7CA00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0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6B726D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56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FF2518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5%</w:t>
            </w:r>
          </w:p>
        </w:tc>
      </w:tr>
      <w:tr w:rsidR="0034454F" w:rsidRPr="00F4246F" w14:paraId="43CBE103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2F99F3E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thnicity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402E76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Asian/Asian British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191664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4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20E76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5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FD7C2B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64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35676D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1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071A206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50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05AB4E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02DB3B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6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F78AE8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8%</w:t>
            </w:r>
          </w:p>
        </w:tc>
      </w:tr>
      <w:tr w:rsidR="0034454F" w:rsidRPr="00F4246F" w14:paraId="5603D966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7F83FF8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5EE33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British Black/African/Caribbean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1E2B900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840B0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4D0A5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63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36DEA8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9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6ACBE2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AB8CE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4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0ED7CD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1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7EE24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7%</w:t>
            </w:r>
          </w:p>
        </w:tc>
      </w:tr>
      <w:tr w:rsidR="0034454F" w:rsidRPr="00F4246F" w14:paraId="4895C74A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6CB7F21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67D087D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ixed/Multiple ethnic group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5F767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F3DBB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E4876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7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CE8D0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6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0A9059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9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EB66E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17AA650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2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EF2EDB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5%</w:t>
            </w:r>
          </w:p>
        </w:tc>
      </w:tr>
      <w:tr w:rsidR="0034454F" w:rsidRPr="00F4246F" w14:paraId="77F1FD80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350B44D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C5DAA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proofErr w:type="gramStart"/>
            <w:r w:rsidRPr="00F4246F">
              <w:rPr>
                <w:rFonts w:ascii="Arial" w:hAnsi="Arial" w:cs="Arial"/>
                <w:sz w:val="16"/>
                <w:szCs w:val="16"/>
              </w:rPr>
              <w:t>Other</w:t>
            </w:r>
            <w:proofErr w:type="gramEnd"/>
            <w:r w:rsidRPr="00F4246F">
              <w:rPr>
                <w:rFonts w:ascii="Arial" w:hAnsi="Arial" w:cs="Arial"/>
                <w:sz w:val="16"/>
                <w:szCs w:val="16"/>
              </w:rPr>
              <w:t xml:space="preserve"> ethnic group 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00537CC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2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DE726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6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7CE22C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11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A180C3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179AA7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90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311FE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0452160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2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C244E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0%</w:t>
            </w:r>
          </w:p>
        </w:tc>
      </w:tr>
      <w:tr w:rsidR="0034454F" w:rsidRPr="00F4246F" w14:paraId="5841644F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1996FE7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0AC71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hite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0290A80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52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28BBDC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7.4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5FC914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653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55F1A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1.6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C7BEF1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98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98F13E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5.9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70FC402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216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83585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2.6%</w:t>
            </w:r>
          </w:p>
        </w:tc>
      </w:tr>
      <w:tr w:rsidR="0034454F" w:rsidRPr="00F4246F" w14:paraId="5CCD05BA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FB2074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4BCF4F0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hite and Black Caribbean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B174D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7F8B9C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BFCAA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6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7160C3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33E0A9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7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CC7DAF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6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A286D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BF623E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</w:tr>
      <w:tr w:rsidR="0034454F" w:rsidRPr="00F4246F" w14:paraId="269B1B8F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406187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788935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2D68B2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6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BA42EC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4A469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706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25F1E3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5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61725E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08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1160DC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3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61B2C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87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B7DDD2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0%</w:t>
            </w:r>
          </w:p>
        </w:tc>
      </w:tr>
      <w:tr w:rsidR="0034454F" w:rsidRPr="00F4246F" w14:paraId="3895B93A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277CFB5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Marital Status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0C404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Divorced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7AE92F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1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ECFD35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3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5EB52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030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FB96A5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5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57315C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1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BBA67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6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591B8E4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76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12E4EE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4%</w:t>
            </w:r>
          </w:p>
        </w:tc>
      </w:tr>
      <w:tr w:rsidR="0034454F" w:rsidRPr="00F4246F" w14:paraId="66494D75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62EFC09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22BBFE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In a relationship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2111F8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1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983D4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7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18E4D3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82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B3615D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54F1D7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05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CE0E6D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3B0422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40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89E91B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1%</w:t>
            </w:r>
          </w:p>
        </w:tc>
      </w:tr>
      <w:tr w:rsidR="0034454F" w:rsidRPr="00F4246F" w14:paraId="6315D4E0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252D66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9D0BC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arried / Civil partnership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37E4F0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62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4DD038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3.9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DDDD85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007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2C2651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.8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46AC0B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82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146D9C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3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61DB3A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61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C812F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.7%</w:t>
            </w:r>
          </w:p>
        </w:tc>
      </w:tr>
      <w:tr w:rsidR="0034454F" w:rsidRPr="00F4246F" w14:paraId="6D6CD545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79479E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761670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Other 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5D9A0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8EC2C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77A895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92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2F4AE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4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FD8EAB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0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FB0DDE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6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F3E7B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9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B05828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2%</w:t>
            </w:r>
          </w:p>
        </w:tc>
      </w:tr>
      <w:tr w:rsidR="0034454F" w:rsidRPr="00F4246F" w14:paraId="644BC1F4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033EB7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181901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idowed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1268BCC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6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71FBC3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7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7848F9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764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384F5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6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0EC886E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9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DEC35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9BE9AA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62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03F37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1%</w:t>
            </w:r>
          </w:p>
        </w:tc>
      </w:tr>
      <w:tr w:rsidR="0034454F" w:rsidRPr="00F4246F" w14:paraId="1E0B5878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495CA6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274F56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ingle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BF837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6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C839D8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4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0404EF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48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E232A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6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615301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13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5E31AC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.4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48638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98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C373C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9%</w:t>
            </w:r>
          </w:p>
        </w:tc>
      </w:tr>
      <w:tr w:rsidR="0034454F" w:rsidRPr="00F4246F" w14:paraId="2564ABB1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344DC53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2692BB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6254C0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7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FE3807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5C424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3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0C1E9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1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4A16B7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31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47AFAF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0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5CFAE1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4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FA8AF9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7A36D2FA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221B607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relatives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F51AEA6" w14:textId="532027DE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0 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DC22E1">
              <w:rPr>
                <w:rFonts w:ascii="Arial" w:hAnsi="Arial" w:cs="Arial"/>
                <w:sz w:val="16"/>
                <w:szCs w:val="16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6"/>
                <w:szCs w:val="16"/>
              </w:rPr>
              <w:t>[11]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BA5C6D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6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1CAB45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9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87681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59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546349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15CB39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74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C6271D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37B4F6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19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46DFAA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3%</w:t>
            </w:r>
          </w:p>
        </w:tc>
      </w:tr>
      <w:tr w:rsidR="0034454F" w:rsidRPr="00F4246F" w14:paraId="145F98B0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2448C4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16BA2E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7F8374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8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1244B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7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86FE53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316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7B9C98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4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4D75D3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97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C4A63E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0CE7F4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10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98A941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9%</w:t>
            </w:r>
          </w:p>
        </w:tc>
      </w:tr>
      <w:tr w:rsidR="0034454F" w:rsidRPr="00F4246F" w14:paraId="703F9E70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32714E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3FCE6E8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D72E92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7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C67CBF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8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508CF8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95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E0E06D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8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1B296B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62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EFBCE3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2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3D23430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99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CCEAFE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5%</w:t>
            </w:r>
          </w:p>
        </w:tc>
      </w:tr>
      <w:tr w:rsidR="0034454F" w:rsidRPr="00F4246F" w14:paraId="57CE8258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3AE273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B247F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 or 4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224660E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94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100BB4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8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41CD3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794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0E6FC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5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8849B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0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241784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4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4AF3D9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64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1DA1E6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.2%</w:t>
            </w:r>
          </w:p>
        </w:tc>
      </w:tr>
      <w:tr w:rsidR="0034454F" w:rsidRPr="00F4246F" w14:paraId="4DE54DCC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286B4F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37CFD9F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-8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3BE9509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21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0C485E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7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E50828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091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1ABFF3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5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E6B7AB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4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7C50E0B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5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5CA3C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65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A84A6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9%</w:t>
            </w:r>
          </w:p>
        </w:tc>
      </w:tr>
      <w:tr w:rsidR="0034454F" w:rsidRPr="00F4246F" w14:paraId="18B15812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70E66B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2C4040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 or more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4DC449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89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140DF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4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0B7E4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57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9B3E95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5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360C62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71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41F97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9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1AFADEA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82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53C631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7%</w:t>
            </w:r>
          </w:p>
        </w:tc>
      </w:tr>
      <w:tr w:rsidR="0034454F" w:rsidRPr="00F4246F" w14:paraId="78DCDA10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668C7CA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36973C3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2EE7F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7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29654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C38C1E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26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872D3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1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682675C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10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682654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7374684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0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3D04B1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36DB9D8E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4BA6809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friends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4D9EEB9A" w14:textId="5A638A8C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0 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DC22E1">
              <w:rPr>
                <w:rFonts w:ascii="Arial" w:hAnsi="Arial" w:cs="Arial"/>
                <w:sz w:val="16"/>
                <w:szCs w:val="16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6"/>
                <w:szCs w:val="16"/>
              </w:rPr>
              <w:t>[11]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4C1643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6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A2F44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6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258B37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826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FE9D2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7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185030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4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75974C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9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1DE2C8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93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027ED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8%</w:t>
            </w:r>
          </w:p>
        </w:tc>
      </w:tr>
      <w:tr w:rsidR="0034454F" w:rsidRPr="00F4246F" w14:paraId="44DFB8A4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22382B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FEE673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7F9F3B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7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B073A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0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F6E429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712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3FD766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5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3DB4BF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6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A1E1A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FDCC7B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85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3E78B8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2%</w:t>
            </w:r>
          </w:p>
        </w:tc>
      </w:tr>
      <w:tr w:rsidR="0034454F" w:rsidRPr="00F4246F" w14:paraId="539C3D62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5BB512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E26373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B21FDB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1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20F5E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0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2AA1D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295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329B54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9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21B01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7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122415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7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6A3091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18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44203E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1%</w:t>
            </w:r>
          </w:p>
        </w:tc>
      </w:tr>
      <w:tr w:rsidR="0034454F" w:rsidRPr="00F4246F" w14:paraId="05BD44D7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2BEBC6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F2EA7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 or 4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0BED59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96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B83465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5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62EC23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533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ADD717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2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0C562E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82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14F63F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7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3DBBCD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67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8B869B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3%</w:t>
            </w:r>
          </w:p>
        </w:tc>
      </w:tr>
      <w:tr w:rsidR="0034454F" w:rsidRPr="00F4246F" w14:paraId="68872C3B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4906A3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1EA922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-8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9AAE0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77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B802A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4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EF83D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624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45523A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3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14534E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9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70B52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5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585923D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29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EC076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6%</w:t>
            </w:r>
          </w:p>
        </w:tc>
      </w:tr>
      <w:tr w:rsidR="0034454F" w:rsidRPr="00F4246F" w14:paraId="015CA40D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24B8BF8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E99888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 or more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318342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68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295BF7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.7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5DE34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584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89F8B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3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6BC9F9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97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E7FCF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4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843D41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46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D2D63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3%</w:t>
            </w:r>
          </w:p>
        </w:tc>
      </w:tr>
      <w:tr w:rsidR="0034454F" w:rsidRPr="00F4246F" w14:paraId="76BB1509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A0E31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6D9F56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14C3716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7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8E28C8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635160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27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D9A79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1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A354D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0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9F25F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124F807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0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EFF646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4E0CFB65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0222E9C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pets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106EC27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04274D4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58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2CBE1B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.2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2A0577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424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C49676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.9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171079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891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E1B1EA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.7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173C2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989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0E9A2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.5%</w:t>
            </w:r>
          </w:p>
        </w:tc>
      </w:tr>
      <w:tr w:rsidR="0034454F" w:rsidRPr="00F4246F" w14:paraId="27D3CC00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6315302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3EE60A0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1A1CC7E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07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D2CC1D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.0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914B99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109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B21561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58F1521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225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CE798C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.2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1BDD8C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41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D60DB8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.8%</w:t>
            </w:r>
          </w:p>
        </w:tc>
      </w:tr>
      <w:tr w:rsidR="0034454F" w:rsidRPr="00F4246F" w14:paraId="583BDE40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0345E7A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2BD5C3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2AF20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9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378E17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F6EFBC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6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FBE082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2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84C0B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50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85A4CD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5B435D2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41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25880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</w:tr>
      <w:tr w:rsidR="0034454F" w:rsidRPr="00F4246F" w14:paraId="2C74D103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0BCA2B6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ousehold size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65EF9BF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 member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343FC1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5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CE78E0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1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A3F667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267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D4B0CF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.3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33C635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772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5EBC397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.7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75F4F5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48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16BB7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7%</w:t>
            </w:r>
          </w:p>
        </w:tc>
      </w:tr>
      <w:tr w:rsidR="0034454F" w:rsidRPr="00F4246F" w14:paraId="38CA029E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188323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79F6B7C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 member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08F6117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70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307A09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.1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6A9D0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311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BB739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.8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F1EA2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74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54567E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7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12B09D8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276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C991BB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.9%</w:t>
            </w:r>
          </w:p>
        </w:tc>
      </w:tr>
      <w:tr w:rsidR="0034454F" w:rsidRPr="00F4246F" w14:paraId="67D799FD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38D342E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1BB9CFF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-3 member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26CE8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04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71B0E4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7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3FE9E9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519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A17E6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2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71EF7A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48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B3F36B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7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1323035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40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143F9E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4%</w:t>
            </w:r>
          </w:p>
        </w:tc>
      </w:tr>
      <w:tr w:rsidR="0034454F" w:rsidRPr="00F4246F" w14:paraId="223DB6EB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53B75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6509FE6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-5 member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B71C02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6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5E6B4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7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E9BDC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31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C5F2C4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0A332D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81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866B70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2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787CA8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27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F7262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4%</w:t>
            </w:r>
          </w:p>
        </w:tc>
      </w:tr>
      <w:tr w:rsidR="0034454F" w:rsidRPr="00F4246F" w14:paraId="571EDAF6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349F0A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45CBBE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&gt; 5 member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04A1FA1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50333E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7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6EAAA3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52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391BC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8E7388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97060A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8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773960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9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F45782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1%</w:t>
            </w:r>
          </w:p>
        </w:tc>
      </w:tr>
      <w:tr w:rsidR="0034454F" w:rsidRPr="00F4246F" w14:paraId="79775140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5C3002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34E9005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9BF5B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6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D140FA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7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5AA74E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21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752C0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1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6CB06D8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1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767C61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732825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29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626CC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  <w:tr w:rsidR="0034454F" w:rsidRPr="00F4246F" w14:paraId="7F7F7B14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7174EA7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children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2D5334B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C1927F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46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C1F1B6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6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06A1A3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669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317DE41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3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45A319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54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1D10358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.2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11E1B5B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68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B03E54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0%</w:t>
            </w:r>
          </w:p>
        </w:tc>
      </w:tr>
      <w:tr w:rsidR="0034454F" w:rsidRPr="00F4246F" w14:paraId="57C943DA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8A1A78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4CA3AF4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3E88A9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17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BD2411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1.6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C17C9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823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67944BC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.4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3F2CC3A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564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335B934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.7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5B2DAC9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4561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242CD4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.3%</w:t>
            </w:r>
          </w:p>
        </w:tc>
      </w:tr>
      <w:tr w:rsidR="0034454F" w:rsidRPr="00F4246F" w14:paraId="0DB80D96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5F3CEB1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3F13F3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7B82914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1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B0B84F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9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3F8D8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09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C9513D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2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5E25F07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56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7086361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67D68AD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47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2C993CA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</w:tr>
      <w:tr w:rsidR="0034454F" w:rsidRPr="00F4246F" w14:paraId="7BDC4E36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68EDFB3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children under 16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CCAA6D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56FAC1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686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3829153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.5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B1ECCC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572</w:t>
            </w:r>
          </w:p>
        </w:tc>
        <w:tc>
          <w:tcPr>
            <w:tcW w:w="467" w:type="pct"/>
            <w:shd w:val="clear" w:color="auto" w:fill="auto"/>
            <w:noWrap/>
            <w:vAlign w:val="center"/>
          </w:tcPr>
          <w:p w14:paraId="07A3795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.3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572C02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733</w:t>
            </w: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3E4308F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.9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CBCA3C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4991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5BE504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.9%</w:t>
            </w:r>
          </w:p>
        </w:tc>
      </w:tr>
      <w:tr w:rsidR="0034454F" w:rsidRPr="00F4246F" w14:paraId="7AA485E7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4DB160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28DD995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85041A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72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19F43DA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2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9ECEA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119</w:t>
            </w:r>
          </w:p>
        </w:tc>
        <w:tc>
          <w:tcPr>
            <w:tcW w:w="467" w:type="pct"/>
            <w:shd w:val="clear" w:color="auto" w:fill="auto"/>
            <w:noWrap/>
            <w:vAlign w:val="center"/>
          </w:tcPr>
          <w:p w14:paraId="20E5A1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4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475870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96</w:t>
            </w: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4BCA21E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8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484BA7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287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12F275F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8%</w:t>
            </w:r>
          </w:p>
        </w:tc>
      </w:tr>
      <w:tr w:rsidR="0034454F" w:rsidRPr="00F4246F" w14:paraId="30BBDBDD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14B1F4D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0A09C02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</w:tcPr>
          <w:p w14:paraId="331E7EC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6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33F2588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40" w:type="pct"/>
            <w:shd w:val="clear" w:color="auto" w:fill="auto"/>
            <w:noWrap/>
            <w:vAlign w:val="center"/>
          </w:tcPr>
          <w:p w14:paraId="733A404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2</w:t>
            </w:r>
          </w:p>
        </w:tc>
        <w:tc>
          <w:tcPr>
            <w:tcW w:w="467" w:type="pct"/>
            <w:shd w:val="clear" w:color="auto" w:fill="auto"/>
            <w:noWrap/>
            <w:vAlign w:val="center"/>
          </w:tcPr>
          <w:p w14:paraId="1CBFCCF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0526E0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</w:t>
            </w: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3F92522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388" w:type="pct"/>
            <w:shd w:val="clear" w:color="auto" w:fill="auto"/>
            <w:noWrap/>
            <w:vAlign w:val="center"/>
          </w:tcPr>
          <w:p w14:paraId="6B659E5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3</w:t>
            </w:r>
          </w:p>
        </w:tc>
        <w:tc>
          <w:tcPr>
            <w:tcW w:w="346" w:type="pct"/>
            <w:shd w:val="clear" w:color="auto" w:fill="auto"/>
            <w:noWrap/>
            <w:vAlign w:val="center"/>
          </w:tcPr>
          <w:p w14:paraId="347968F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</w:tr>
      <w:tr w:rsidR="0034454F" w:rsidRPr="00F4246F" w14:paraId="02475D5F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31EE7FD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disability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25ABD4D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4C11259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37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8DC7B8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2.8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D7CE50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581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B6B33B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9.5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6AAB6B6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86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4D439D7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.0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35FDAD2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681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FE8D52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1.3%</w:t>
            </w:r>
          </w:p>
        </w:tc>
      </w:tr>
      <w:tr w:rsidR="0034454F" w:rsidRPr="00F4246F" w14:paraId="3C0E2614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06D5AB3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4E15AB6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Prefer not to say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305C8FA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9FEF7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56A6F9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82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0F4828F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0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5E5819E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09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74E6265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5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3C5950F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84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4982DAB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6%</w:t>
            </w:r>
          </w:p>
        </w:tc>
      </w:tr>
      <w:tr w:rsidR="0034454F" w:rsidRPr="00F4246F" w14:paraId="5C124367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05D7A78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3D43C7B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C512B6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9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0FB785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1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A44A4F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952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46790E7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3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D2BD64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271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5C8116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5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674F5076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91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8CEAEB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4%</w:t>
            </w:r>
          </w:p>
        </w:tc>
      </w:tr>
      <w:tr w:rsidR="0034454F" w:rsidRPr="00F4246F" w14:paraId="350DF064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43B0AFD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6C56BAB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564723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97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023B172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FF38F3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86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2DC9908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2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28BAD6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23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2B1807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0E9B333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406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308D63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7%</w:t>
            </w:r>
          </w:p>
        </w:tc>
      </w:tr>
      <w:tr w:rsidR="0034454F" w:rsidRPr="00F4246F" w14:paraId="5E4E775A" w14:textId="77777777" w:rsidTr="00AF43BD">
        <w:trPr>
          <w:trHeight w:val="20"/>
        </w:trPr>
        <w:tc>
          <w:tcPr>
            <w:tcW w:w="608" w:type="pct"/>
            <w:vMerge w:val="restart"/>
            <w:shd w:val="clear" w:color="auto" w:fill="auto"/>
            <w:vAlign w:val="center"/>
          </w:tcPr>
          <w:p w14:paraId="72CBF70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long-term conditions</w:t>
            </w: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15D0CB6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061895B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83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7834A97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7.9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756B44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894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44E73C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.6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00BCD31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31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66FBEB5B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7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6980EA8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260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11B16A7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.4%</w:t>
            </w:r>
          </w:p>
        </w:tc>
      </w:tr>
      <w:tr w:rsidR="0034454F" w:rsidRPr="00F4246F" w14:paraId="20CE4426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034597E8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1FE15B7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Prefer not to say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237E1F2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8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387DD38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5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E28393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03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7827805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5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1E728A0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97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2B251577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1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8B54C8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85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E467A4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3%</w:t>
            </w:r>
          </w:p>
        </w:tc>
      </w:tr>
      <w:tr w:rsidR="0034454F" w:rsidRPr="00F4246F" w14:paraId="7236190A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2419226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734A610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077A0512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162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F2132D1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.9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7A76D5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956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1D1B892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.7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4468E35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920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06E5B84E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.2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35DC30F3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2038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5B4E9EFC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.7%</w:t>
            </w:r>
          </w:p>
        </w:tc>
      </w:tr>
      <w:tr w:rsidR="0034454F" w:rsidRPr="00F4246F" w14:paraId="653DF2D9" w14:textId="77777777" w:rsidTr="00AF43BD">
        <w:trPr>
          <w:trHeight w:val="20"/>
        </w:trPr>
        <w:tc>
          <w:tcPr>
            <w:tcW w:w="608" w:type="pct"/>
            <w:vMerge/>
            <w:shd w:val="clear" w:color="auto" w:fill="auto"/>
            <w:vAlign w:val="center"/>
          </w:tcPr>
          <w:p w14:paraId="206B794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52" w:type="pct"/>
            <w:shd w:val="clear" w:color="auto" w:fill="auto"/>
            <w:noWrap/>
            <w:vAlign w:val="center"/>
            <w:hideMark/>
          </w:tcPr>
          <w:p w14:paraId="5617D71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42" w:type="pct"/>
            <w:shd w:val="clear" w:color="auto" w:fill="auto"/>
            <w:noWrap/>
            <w:vAlign w:val="center"/>
            <w:hideMark/>
          </w:tcPr>
          <w:p w14:paraId="6BA30F00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73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983730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2E1A3E5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48</w:t>
            </w:r>
          </w:p>
        </w:tc>
        <w:tc>
          <w:tcPr>
            <w:tcW w:w="467" w:type="pct"/>
            <w:shd w:val="clear" w:color="auto" w:fill="auto"/>
            <w:noWrap/>
            <w:vAlign w:val="center"/>
            <w:hideMark/>
          </w:tcPr>
          <w:p w14:paraId="555970CA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1%</w:t>
            </w:r>
          </w:p>
        </w:tc>
        <w:tc>
          <w:tcPr>
            <w:tcW w:w="457" w:type="pct"/>
            <w:shd w:val="clear" w:color="auto" w:fill="auto"/>
            <w:noWrap/>
            <w:vAlign w:val="center"/>
            <w:hideMark/>
          </w:tcPr>
          <w:p w14:paraId="6348E519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18</w:t>
            </w:r>
          </w:p>
        </w:tc>
        <w:tc>
          <w:tcPr>
            <w:tcW w:w="353" w:type="pct"/>
            <w:shd w:val="clear" w:color="auto" w:fill="auto"/>
            <w:noWrap/>
            <w:vAlign w:val="center"/>
            <w:hideMark/>
          </w:tcPr>
          <w:p w14:paraId="7E89E99D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9%</w:t>
            </w:r>
          </w:p>
        </w:tc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0BD41DB4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39</w:t>
            </w:r>
          </w:p>
        </w:tc>
        <w:tc>
          <w:tcPr>
            <w:tcW w:w="346" w:type="pct"/>
            <w:shd w:val="clear" w:color="auto" w:fill="auto"/>
            <w:noWrap/>
            <w:vAlign w:val="center"/>
            <w:hideMark/>
          </w:tcPr>
          <w:p w14:paraId="63844AFF" w14:textId="77777777" w:rsidR="0034454F" w:rsidRPr="00F4246F" w:rsidRDefault="0034454F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6%</w:t>
            </w:r>
          </w:p>
        </w:tc>
      </w:tr>
    </w:tbl>
    <w:p w14:paraId="20C08934" w14:textId="77777777" w:rsidR="00FA0160" w:rsidRPr="00F4246F" w:rsidRDefault="00FA0160" w:rsidP="00335561">
      <w:pPr>
        <w:snapToGrid w:val="0"/>
        <w:contextualSpacing/>
        <w:jc w:val="center"/>
        <w:rPr>
          <w:rFonts w:ascii="Arial" w:hAnsi="Arial" w:cs="Arial"/>
          <w:b/>
          <w:bCs/>
          <w:sz w:val="40"/>
          <w:szCs w:val="40"/>
        </w:rPr>
      </w:pPr>
    </w:p>
    <w:p w14:paraId="14094B5A" w14:textId="77777777" w:rsidR="00FA0160" w:rsidRPr="00F4246F" w:rsidRDefault="00FA0160" w:rsidP="00335561">
      <w:pPr>
        <w:snapToGrid w:val="0"/>
        <w:contextualSpacing/>
        <w:jc w:val="center"/>
        <w:rPr>
          <w:rFonts w:ascii="Arial" w:hAnsi="Arial" w:cs="Arial"/>
          <w:b/>
          <w:bCs/>
          <w:sz w:val="40"/>
          <w:szCs w:val="40"/>
        </w:rPr>
      </w:pPr>
    </w:p>
    <w:bookmarkEnd w:id="0"/>
    <w:p w14:paraId="3D83832A" w14:textId="3B32B8D1" w:rsidR="000748E8" w:rsidRPr="003B7B78" w:rsidRDefault="000748E8" w:rsidP="000748E8">
      <w:pPr>
        <w:snapToGrid w:val="0"/>
        <w:contextualSpacing/>
        <w:rPr>
          <w:rFonts w:ascii="Arial" w:hAnsi="Arial" w:cs="Arial"/>
          <w:b/>
          <w:bCs/>
          <w:sz w:val="72"/>
          <w:szCs w:val="72"/>
        </w:rPr>
      </w:pPr>
    </w:p>
    <w:p w14:paraId="4A9F93B0" w14:textId="42298553" w:rsidR="00335561" w:rsidRPr="003B7B78" w:rsidRDefault="00335561" w:rsidP="00335561">
      <w:pPr>
        <w:snapToGrid w:val="0"/>
        <w:contextualSpacing/>
        <w:rPr>
          <w:rFonts w:ascii="Arial" w:hAnsi="Arial" w:cs="Arial"/>
          <w:b/>
          <w:bCs/>
          <w:sz w:val="72"/>
          <w:szCs w:val="72"/>
        </w:rPr>
      </w:pPr>
    </w:p>
    <w:sectPr w:rsidR="00335561" w:rsidRPr="003B7B78" w:rsidSect="008E31D4">
      <w:footerReference w:type="even" r:id="rId8"/>
      <w:footerReference w:type="default" r:id="rId9"/>
      <w:pgSz w:w="11907" w:h="16840" w:code="9"/>
      <w:pgMar w:top="1531" w:right="1134" w:bottom="1347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E507BB4" w14:textId="77777777" w:rsidR="009C55A4" w:rsidRDefault="009C55A4" w:rsidP="00BC61B8">
      <w:r>
        <w:separator/>
      </w:r>
    </w:p>
  </w:endnote>
  <w:endnote w:type="continuationSeparator" w:id="0">
    <w:p w14:paraId="4C9A3D3B" w14:textId="77777777" w:rsidR="009C55A4" w:rsidRDefault="009C55A4" w:rsidP="00BC61B8">
      <w:r>
        <w:continuationSeparator/>
      </w:r>
    </w:p>
  </w:endnote>
  <w:endnote w:type="continuationNotice" w:id="1">
    <w:p w14:paraId="2F9595CC" w14:textId="77777777" w:rsidR="009C55A4" w:rsidRDefault="009C55A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CMBO N+ Charis SIL">
    <w:altName w:val="Cambria"/>
    <w:panose1 w:val="020B0604020202020204"/>
    <w:charset w:val="00"/>
    <w:family w:val="roman"/>
    <w:pitch w:val="default"/>
    <w:sig w:usb0="00000003" w:usb1="00000000" w:usb2="00000000" w:usb3="00000000" w:csb0="00000001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85132149"/>
      <w:docPartObj>
        <w:docPartGallery w:val="Page Numbers (Bottom of Page)"/>
        <w:docPartUnique/>
      </w:docPartObj>
    </w:sdtPr>
    <w:sdtContent>
      <w:p w14:paraId="18A7801E" w14:textId="02374526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3922524" w14:textId="77777777" w:rsidR="00EC185F" w:rsidRDefault="00EC185F" w:rsidP="00AA7AE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2122824969"/>
      <w:docPartObj>
        <w:docPartGallery w:val="Page Numbers (Bottom of Page)"/>
        <w:docPartUnique/>
      </w:docPartObj>
    </w:sdtPr>
    <w:sdtContent>
      <w:p w14:paraId="0673518F" w14:textId="36E0CD71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p w14:paraId="0EAFB9B0" w14:textId="77777777" w:rsidR="00EC185F" w:rsidRDefault="00EC185F" w:rsidP="00AA7AE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8473FE1" w14:textId="77777777" w:rsidR="009C55A4" w:rsidRDefault="009C55A4" w:rsidP="00BC61B8">
      <w:r>
        <w:separator/>
      </w:r>
    </w:p>
  </w:footnote>
  <w:footnote w:type="continuationSeparator" w:id="0">
    <w:p w14:paraId="2AFC51FF" w14:textId="77777777" w:rsidR="009C55A4" w:rsidRDefault="009C55A4" w:rsidP="00BC61B8">
      <w:r>
        <w:continuationSeparator/>
      </w:r>
    </w:p>
  </w:footnote>
  <w:footnote w:type="continuationNotice" w:id="1">
    <w:p w14:paraId="06005980" w14:textId="77777777" w:rsidR="009C55A4" w:rsidRDefault="009C55A4"/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WrFAwFJhwzsjRW" int2:id="0D361Wxd">
      <int2:state int2:value="Rejected" int2:type="AugLoop_Text_Critique"/>
    </int2:textHash>
    <int2:textHash int2:hashCode="N3Re16DwBfsUUi" int2:id="1tYY69D9">
      <int2:state int2:value="Rejected" int2:type="AugLoop_Text_Critique"/>
    </int2:textHash>
    <int2:textHash int2:hashCode="OtwJs809fEcQ9W" int2:id="5qwJAvhF">
      <int2:state int2:value="Rejected" int2:type="AugLoop_Text_Critique"/>
    </int2:textHash>
    <int2:textHash int2:hashCode="u6CqezXjFl60zB" int2:id="6WsYV3pI">
      <int2:state int2:value="Rejected" int2:type="AugLoop_Text_Critique"/>
    </int2:textHash>
    <int2:textHash int2:hashCode="Fp1aiyWz7dQCIF" int2:id="74F2eEyQ">
      <int2:state int2:value="Rejected" int2:type="AugLoop_Text_Critique"/>
    </int2:textHash>
    <int2:textHash int2:hashCode="29TI3N+Cs48Fbl" int2:id="7yiu1xML">
      <int2:state int2:value="Rejected" int2:type="AugLoop_Text_Critique"/>
    </int2:textHash>
    <int2:textHash int2:hashCode="u8zfLvsztS5snQ" int2:id="7zOLn6Jw">
      <int2:state int2:value="Rejected" int2:type="AugLoop_Text_Critique"/>
    </int2:textHash>
    <int2:textHash int2:hashCode="sCtQOMM1lQuYX5" int2:id="APF1cBhS">
      <int2:state int2:value="Rejected" int2:type="AugLoop_Text_Critique"/>
    </int2:textHash>
    <int2:textHash int2:hashCode="T8oGGlVCr8sx3/" int2:id="DHfTKVNs">
      <int2:state int2:value="Rejected" int2:type="AugLoop_Text_Critique"/>
    </int2:textHash>
    <int2:textHash int2:hashCode="3YJHJvTppJwD83" int2:id="FmgO7bPT">
      <int2:state int2:value="Rejected" int2:type="AugLoop_Text_Critique"/>
    </int2:textHash>
    <int2:textHash int2:hashCode="cs0KgqDHsIS51+" int2:id="Gdq2KaUu">
      <int2:state int2:value="Rejected" int2:type="AugLoop_Text_Critique"/>
    </int2:textHash>
    <int2:textHash int2:hashCode="mYH3LmV6ALP8qE" int2:id="GjbAnQ5N">
      <int2:state int2:value="Rejected" int2:type="AugLoop_Text_Critique"/>
    </int2:textHash>
    <int2:textHash int2:hashCode="grLxlUr2EdS5ik" int2:id="HUrRiNXe">
      <int2:state int2:value="Rejected" int2:type="AugLoop_Text_Critique"/>
    </int2:textHash>
    <int2:textHash int2:hashCode="zG5TiTZAvtm1YQ" int2:id="JCRRhjAA">
      <int2:state int2:value="Rejected" int2:type="AugLoop_Text_Critique"/>
    </int2:textHash>
    <int2:textHash int2:hashCode="ys4VarhP1/TdmL" int2:id="L9zNnWD8">
      <int2:state int2:value="Rejected" int2:type="AugLoop_Text_Critique"/>
    </int2:textHash>
    <int2:textHash int2:hashCode="n1/gtXs2TuOPLW" int2:id="MDs9Q5OM">
      <int2:state int2:value="Rejected" int2:type="AugLoop_Text_Critique"/>
    </int2:textHash>
    <int2:textHash int2:hashCode="xbVTiqtxmGeO0W" int2:id="Mamh5yoU">
      <int2:state int2:value="Rejected" int2:type="AugLoop_Text_Critique"/>
    </int2:textHash>
    <int2:textHash int2:hashCode="A8nYLDUDhWNvQH" int2:id="MoAnuM2i">
      <int2:state int2:value="Rejected" int2:type="AugLoop_Text_Critique"/>
    </int2:textHash>
    <int2:textHash int2:hashCode="NoR6KYvDmYb4K3" int2:id="Ogxko9To">
      <int2:state int2:value="Rejected" int2:type="AugLoop_Text_Critique"/>
    </int2:textHash>
    <int2:textHash int2:hashCode="aP5eRUhQ2nxpKq" int2:id="OwyEKcft">
      <int2:state int2:value="Rejected" int2:type="AugLoop_Text_Critique"/>
    </int2:textHash>
    <int2:textHash int2:hashCode="vug8HzT/hVRRY7" int2:id="RqNx2X17">
      <int2:state int2:value="Rejected" int2:type="AugLoop_Text_Critique"/>
    </int2:textHash>
    <int2:textHash int2:hashCode="YHHJfneRpWYU1R" int2:id="SblApswd">
      <int2:state int2:value="Rejected" int2:type="AugLoop_Text_Critique"/>
    </int2:textHash>
    <int2:textHash int2:hashCode="oYqSGiO54bLbX0" int2:id="SvBJ4OeQ">
      <int2:state int2:value="Rejected" int2:type="AugLoop_Text_Critique"/>
    </int2:textHash>
    <int2:textHash int2:hashCode="V1Pw7MqrMFRmp9" int2:id="TMR0d01c">
      <int2:state int2:value="Rejected" int2:type="AugLoop_Text_Critique"/>
    </int2:textHash>
    <int2:textHash int2:hashCode="rD9xTU9Ivm83jN" int2:id="UBN2hIgm">
      <int2:state int2:value="Rejected" int2:type="AugLoop_Text_Critique"/>
    </int2:textHash>
    <int2:textHash int2:hashCode="DlAOYJ8z/6o9Me" int2:id="W7mJrNpM">
      <int2:state int2:value="Rejected" int2:type="AugLoop_Text_Critique"/>
    </int2:textHash>
    <int2:textHash int2:hashCode="05pHUHu+J8KnlI" int2:id="WAzINkKP">
      <int2:state int2:value="Rejected" int2:type="AugLoop_Text_Critique"/>
    </int2:textHash>
    <int2:textHash int2:hashCode="ColNt8eS4Qp544" int2:id="X6PD1MQz">
      <int2:state int2:value="Rejected" int2:type="AugLoop_Text_Critique"/>
    </int2:textHash>
    <int2:textHash int2:hashCode="Xc6+XANmOgyDBT" int2:id="X8eiyYpE">
      <int2:state int2:value="Rejected" int2:type="AugLoop_Text_Critique"/>
    </int2:textHash>
    <int2:textHash int2:hashCode="rIWznWAtD4Zv6r" int2:id="Xor0pTza">
      <int2:state int2:value="Rejected" int2:type="AugLoop_Text_Critique"/>
    </int2:textHash>
    <int2:textHash int2:hashCode="yBPPB6gV7N7wjb" int2:id="Ys0V1T0e">
      <int2:state int2:value="Rejected" int2:type="AugLoop_Text_Critique"/>
    </int2:textHash>
    <int2:textHash int2:hashCode="Erh5WSpXq5KhaQ" int2:id="ZN0DUAAn">
      <int2:state int2:value="Rejected" int2:type="AugLoop_Text_Critique"/>
    </int2:textHash>
    <int2:textHash int2:hashCode="jJsnIkafUd0F2J" int2:id="aNfyx1jg">
      <int2:state int2:value="Rejected" int2:type="AugLoop_Text_Critique"/>
    </int2:textHash>
    <int2:textHash int2:hashCode="CabapNX0n6MClJ" int2:id="auc9xXoN">
      <int2:state int2:value="Rejected" int2:type="AugLoop_Text_Critique"/>
    </int2:textHash>
    <int2:textHash int2:hashCode="IBGmwpfl3hpR+3" int2:id="b7w0s2wX">
      <int2:state int2:value="Rejected" int2:type="AugLoop_Text_Critique"/>
    </int2:textHash>
    <int2:textHash int2:hashCode="ChLpHS0UrZbNau" int2:id="bXOwawqK">
      <int2:state int2:value="Rejected" int2:type="AugLoop_Text_Critique"/>
    </int2:textHash>
    <int2:textHash int2:hashCode="kgBezzeI+uqDRq" int2:id="cnYWxXK3">
      <int2:state int2:value="Rejected" int2:type="AugLoop_Text_Critique"/>
    </int2:textHash>
    <int2:textHash int2:hashCode="4zVCGzh6nPu/cG" int2:id="dixpexGd">
      <int2:state int2:value="Rejected" int2:type="AugLoop_Text_Critique"/>
    </int2:textHash>
    <int2:textHash int2:hashCode="TsQEMmnqjkFE5J" int2:id="esiyCO7e">
      <int2:state int2:value="Rejected" int2:type="AugLoop_Text_Critique"/>
    </int2:textHash>
    <int2:textHash int2:hashCode="ExtuyEhhJaH8z6" int2:id="gDPzeErK">
      <int2:state int2:value="Rejected" int2:type="AugLoop_Text_Critique"/>
    </int2:textHash>
    <int2:textHash int2:hashCode="n1vAC5ygHS9xa4" int2:id="iZ07lrKI">
      <int2:state int2:value="Rejected" int2:type="AugLoop_Text_Critique"/>
    </int2:textHash>
    <int2:textHash int2:hashCode="3gT6Din5s14kkF" int2:id="mMtnqTyR">
      <int2:state int2:value="Rejected" int2:type="AugLoop_Text_Critique"/>
    </int2:textHash>
    <int2:textHash int2:hashCode="ZhZNvVXQIsQAP2" int2:id="okouMeuo">
      <int2:state int2:value="Rejected" int2:type="AugLoop_Text_Critique"/>
    </int2:textHash>
    <int2:textHash int2:hashCode="9ffcbfUj5K6MGt" int2:id="oruaKZgw">
      <int2:state int2:value="Rejected" int2:type="AugLoop_Text_Critique"/>
    </int2:textHash>
    <int2:textHash int2:hashCode="KpQuh45DLu4MOd" int2:id="pkvTg5qc">
      <int2:state int2:value="Rejected" int2:type="AugLoop_Text_Critique"/>
    </int2:textHash>
    <int2:textHash int2:hashCode="Q+75piq7ix4WVP" int2:id="q065cjOE">
      <int2:state int2:value="Rejected" int2:type="AugLoop_Text_Critique"/>
    </int2:textHash>
    <int2:textHash int2:hashCode="807Ki5OVJUCMZf" int2:id="qQccaMPr">
      <int2:state int2:value="Rejected" int2:type="AugLoop_Text_Critique"/>
    </int2:textHash>
    <int2:textHash int2:hashCode="3HmNOfoEA4dU5/" int2:id="rEROpJmF">
      <int2:state int2:value="Rejected" int2:type="AugLoop_Text_Critique"/>
    </int2:textHash>
    <int2:textHash int2:hashCode="dWUxzg+gYesTj0" int2:id="rfn6jwWS">
      <int2:state int2:value="Rejected" int2:type="AugLoop_Text_Critique"/>
    </int2:textHash>
    <int2:textHash int2:hashCode="l6zK+1M3f9VpvF" int2:id="se9ard1z">
      <int2:state int2:value="Rejected" int2:type="AugLoop_Text_Critique"/>
    </int2:textHash>
    <int2:textHash int2:hashCode="iFU0wZ1fg4m0zA" int2:id="t9P0dfSJ">
      <int2:state int2:value="Rejected" int2:type="AugLoop_Text_Critique"/>
    </int2:textHash>
    <int2:textHash int2:hashCode="CfUInO/INHFwnx" int2:id="ttstXFbU">
      <int2:state int2:value="Rejected" int2:type="AugLoop_Text_Critique"/>
    </int2:textHash>
    <int2:textHash int2:hashCode="me2Iec7WInoN9S" int2:id="u5LlppWb">
      <int2:state int2:value="Rejected" int2:type="AugLoop_Text_Critique"/>
    </int2:textHash>
    <int2:textHash int2:hashCode="p9+Tt9JPUCU7pg" int2:id="ucp0LhEG">
      <int2:state int2:value="Rejected" int2:type="AugLoop_Text_Critique"/>
    </int2:textHash>
    <int2:textHash int2:hashCode="GqE1aqYE2cFR9K" int2:id="uzJkK68e">
      <int2:state int2:value="Rejected" int2:type="AugLoop_Text_Critique"/>
    </int2:textHash>
    <int2:textHash int2:hashCode="SOVj8UjcBNizHJ" int2:id="xhvJqd4B">
      <int2:state int2:value="Rejected" int2:type="AugLoop_Text_Critique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DC146A9"/>
    <w:multiLevelType w:val="multilevel"/>
    <w:tmpl w:val="2F38D7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E394B33"/>
    <w:multiLevelType w:val="multilevel"/>
    <w:tmpl w:val="3F6429A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2C67277"/>
    <w:multiLevelType w:val="multilevel"/>
    <w:tmpl w:val="0FA8EF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BEE3EA8"/>
    <w:multiLevelType w:val="multilevel"/>
    <w:tmpl w:val="F80EF9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0C31519"/>
    <w:multiLevelType w:val="multilevel"/>
    <w:tmpl w:val="427CD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7E534D1"/>
    <w:multiLevelType w:val="multilevel"/>
    <w:tmpl w:val="EC4E23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AA11713"/>
    <w:multiLevelType w:val="multilevel"/>
    <w:tmpl w:val="B7749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D596F77"/>
    <w:multiLevelType w:val="multilevel"/>
    <w:tmpl w:val="127A3F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DAA0D3B"/>
    <w:multiLevelType w:val="multilevel"/>
    <w:tmpl w:val="82E62F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14B43D0"/>
    <w:multiLevelType w:val="multilevel"/>
    <w:tmpl w:val="701A01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3690BAE"/>
    <w:multiLevelType w:val="multilevel"/>
    <w:tmpl w:val="72CC7B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95214AC"/>
    <w:multiLevelType w:val="multilevel"/>
    <w:tmpl w:val="6178D3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B2E7063"/>
    <w:multiLevelType w:val="multilevel"/>
    <w:tmpl w:val="8DFECA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BAD0109"/>
    <w:multiLevelType w:val="hybridMultilevel"/>
    <w:tmpl w:val="385C8A5A"/>
    <w:lvl w:ilvl="0" w:tplc="10028CC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EE43B96"/>
    <w:multiLevelType w:val="multilevel"/>
    <w:tmpl w:val="6524B6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2042C8D"/>
    <w:multiLevelType w:val="multilevel"/>
    <w:tmpl w:val="94B0BB3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588B27D9"/>
    <w:multiLevelType w:val="multilevel"/>
    <w:tmpl w:val="E97CC6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6052922"/>
    <w:multiLevelType w:val="multilevel"/>
    <w:tmpl w:val="7B143A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0831CDD"/>
    <w:multiLevelType w:val="multilevel"/>
    <w:tmpl w:val="027C94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7CD00ED0"/>
    <w:multiLevelType w:val="multilevel"/>
    <w:tmpl w:val="C2DE51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613316216">
    <w:abstractNumId w:val="13"/>
  </w:num>
  <w:num w:numId="2" w16cid:durableId="1333265857">
    <w:abstractNumId w:val="1"/>
  </w:num>
  <w:num w:numId="3" w16cid:durableId="590546265">
    <w:abstractNumId w:val="8"/>
  </w:num>
  <w:num w:numId="4" w16cid:durableId="725376649">
    <w:abstractNumId w:val="5"/>
  </w:num>
  <w:num w:numId="5" w16cid:durableId="1431386931">
    <w:abstractNumId w:val="15"/>
  </w:num>
  <w:num w:numId="6" w16cid:durableId="951017302">
    <w:abstractNumId w:val="16"/>
  </w:num>
  <w:num w:numId="7" w16cid:durableId="433521905">
    <w:abstractNumId w:val="0"/>
  </w:num>
  <w:num w:numId="8" w16cid:durableId="1448308510">
    <w:abstractNumId w:val="11"/>
  </w:num>
  <w:num w:numId="9" w16cid:durableId="43675015">
    <w:abstractNumId w:val="2"/>
  </w:num>
  <w:num w:numId="10" w16cid:durableId="143592498">
    <w:abstractNumId w:val="4"/>
  </w:num>
  <w:num w:numId="11" w16cid:durableId="1787970428">
    <w:abstractNumId w:val="18"/>
  </w:num>
  <w:num w:numId="12" w16cid:durableId="1761638487">
    <w:abstractNumId w:val="14"/>
  </w:num>
  <w:num w:numId="13" w16cid:durableId="2092117294">
    <w:abstractNumId w:val="3"/>
  </w:num>
  <w:num w:numId="14" w16cid:durableId="1795173044">
    <w:abstractNumId w:val="17"/>
  </w:num>
  <w:num w:numId="15" w16cid:durableId="783308250">
    <w:abstractNumId w:val="7"/>
  </w:num>
  <w:num w:numId="16" w16cid:durableId="846866583">
    <w:abstractNumId w:val="19"/>
  </w:num>
  <w:num w:numId="17" w16cid:durableId="1145269862">
    <w:abstractNumId w:val="6"/>
  </w:num>
  <w:num w:numId="18" w16cid:durableId="975451327">
    <w:abstractNumId w:val="12"/>
  </w:num>
  <w:num w:numId="19" w16cid:durableId="526526737">
    <w:abstractNumId w:val="9"/>
  </w:num>
  <w:num w:numId="20" w16cid:durableId="699011004">
    <w:abstractNumId w:val="1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2"/>
  <w:hideSpellingErrors/>
  <w:hideGrammaticalErrors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NLY0MjMyMTU2NTQyMTJT0lEKTi0uzszPAykwrgUABn4bY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dxzset4ww5p5ev5xovap9upxxtfvvt9apt&quot;&gt;My EndNote Library&lt;record-ids&gt;&lt;item&gt;161&lt;/item&gt;&lt;item&gt;303&lt;/item&gt;&lt;item&gt;496&lt;/item&gt;&lt;item&gt;498&lt;/item&gt;&lt;item&gt;499&lt;/item&gt;&lt;item&gt;567&lt;/item&gt;&lt;item&gt;612&lt;/item&gt;&lt;item&gt;618&lt;/item&gt;&lt;item&gt;626&lt;/item&gt;&lt;item&gt;627&lt;/item&gt;&lt;item&gt;634&lt;/item&gt;&lt;item&gt;675&lt;/item&gt;&lt;item&gt;676&lt;/item&gt;&lt;item&gt;677&lt;/item&gt;&lt;item&gt;678&lt;/item&gt;&lt;item&gt;679&lt;/item&gt;&lt;item&gt;680&lt;/item&gt;&lt;item&gt;683&lt;/item&gt;&lt;item&gt;684&lt;/item&gt;&lt;item&gt;685&lt;/item&gt;&lt;item&gt;686&lt;/item&gt;&lt;item&gt;687&lt;/item&gt;&lt;item&gt;688&lt;/item&gt;&lt;item&gt;689&lt;/item&gt;&lt;/record-ids&gt;&lt;/item&gt;&lt;/Libraries&gt;"/>
  </w:docVars>
  <w:rsids>
    <w:rsidRoot w:val="00D05181"/>
    <w:rsid w:val="00000D27"/>
    <w:rsid w:val="00001BC1"/>
    <w:rsid w:val="0000790B"/>
    <w:rsid w:val="000113E2"/>
    <w:rsid w:val="00011886"/>
    <w:rsid w:val="00014618"/>
    <w:rsid w:val="00015EC6"/>
    <w:rsid w:val="00017966"/>
    <w:rsid w:val="00021114"/>
    <w:rsid w:val="00025FFC"/>
    <w:rsid w:val="00037D0C"/>
    <w:rsid w:val="0004068E"/>
    <w:rsid w:val="00041EA5"/>
    <w:rsid w:val="00043619"/>
    <w:rsid w:val="00044A0A"/>
    <w:rsid w:val="00045065"/>
    <w:rsid w:val="00047221"/>
    <w:rsid w:val="00052186"/>
    <w:rsid w:val="000557E0"/>
    <w:rsid w:val="00056E13"/>
    <w:rsid w:val="00057D49"/>
    <w:rsid w:val="00062906"/>
    <w:rsid w:val="0006360D"/>
    <w:rsid w:val="00064A10"/>
    <w:rsid w:val="00071AAE"/>
    <w:rsid w:val="00073DE6"/>
    <w:rsid w:val="00074858"/>
    <w:rsid w:val="000748E8"/>
    <w:rsid w:val="000774FA"/>
    <w:rsid w:val="000862B8"/>
    <w:rsid w:val="00092AAC"/>
    <w:rsid w:val="00094D31"/>
    <w:rsid w:val="000951C9"/>
    <w:rsid w:val="000957AE"/>
    <w:rsid w:val="000A0CC8"/>
    <w:rsid w:val="000A5DB7"/>
    <w:rsid w:val="000B00A5"/>
    <w:rsid w:val="000B292E"/>
    <w:rsid w:val="000B2E57"/>
    <w:rsid w:val="000B31C0"/>
    <w:rsid w:val="000B555F"/>
    <w:rsid w:val="000B5EAF"/>
    <w:rsid w:val="000B65CD"/>
    <w:rsid w:val="000B65D9"/>
    <w:rsid w:val="000B6EB3"/>
    <w:rsid w:val="000C252B"/>
    <w:rsid w:val="000C7009"/>
    <w:rsid w:val="000C778D"/>
    <w:rsid w:val="000D0BE2"/>
    <w:rsid w:val="000D152F"/>
    <w:rsid w:val="000D7B68"/>
    <w:rsid w:val="000D7F75"/>
    <w:rsid w:val="000E4968"/>
    <w:rsid w:val="000E57E3"/>
    <w:rsid w:val="000E6FFC"/>
    <w:rsid w:val="000F00C9"/>
    <w:rsid w:val="000F17ED"/>
    <w:rsid w:val="000F19C8"/>
    <w:rsid w:val="000F2226"/>
    <w:rsid w:val="000F35C7"/>
    <w:rsid w:val="001002E2"/>
    <w:rsid w:val="00101047"/>
    <w:rsid w:val="001103D4"/>
    <w:rsid w:val="0011062E"/>
    <w:rsid w:val="0011172D"/>
    <w:rsid w:val="001152C1"/>
    <w:rsid w:val="00122D18"/>
    <w:rsid w:val="001255D4"/>
    <w:rsid w:val="00127D95"/>
    <w:rsid w:val="00131CD0"/>
    <w:rsid w:val="00132E57"/>
    <w:rsid w:val="00133606"/>
    <w:rsid w:val="00133E2F"/>
    <w:rsid w:val="00136F4B"/>
    <w:rsid w:val="0013774B"/>
    <w:rsid w:val="00145936"/>
    <w:rsid w:val="00146528"/>
    <w:rsid w:val="001472F6"/>
    <w:rsid w:val="001506A0"/>
    <w:rsid w:val="00152948"/>
    <w:rsid w:val="00155B8B"/>
    <w:rsid w:val="00156436"/>
    <w:rsid w:val="0016392E"/>
    <w:rsid w:val="001639B8"/>
    <w:rsid w:val="001655D4"/>
    <w:rsid w:val="001716B1"/>
    <w:rsid w:val="0017284C"/>
    <w:rsid w:val="00174CB5"/>
    <w:rsid w:val="00175F02"/>
    <w:rsid w:val="001834CA"/>
    <w:rsid w:val="00186A77"/>
    <w:rsid w:val="00186B4B"/>
    <w:rsid w:val="001948E2"/>
    <w:rsid w:val="001975F0"/>
    <w:rsid w:val="001A2315"/>
    <w:rsid w:val="001A6EB7"/>
    <w:rsid w:val="001B157D"/>
    <w:rsid w:val="001B27EE"/>
    <w:rsid w:val="001B45FC"/>
    <w:rsid w:val="001B4E90"/>
    <w:rsid w:val="001B79E1"/>
    <w:rsid w:val="001C1166"/>
    <w:rsid w:val="001C33E0"/>
    <w:rsid w:val="001C3DF9"/>
    <w:rsid w:val="001C4081"/>
    <w:rsid w:val="001C53C0"/>
    <w:rsid w:val="001C6FED"/>
    <w:rsid w:val="001D0C2A"/>
    <w:rsid w:val="001D3A85"/>
    <w:rsid w:val="001D6EE0"/>
    <w:rsid w:val="001E0E5D"/>
    <w:rsid w:val="001E1909"/>
    <w:rsid w:val="001E1B21"/>
    <w:rsid w:val="001E351E"/>
    <w:rsid w:val="001E5E96"/>
    <w:rsid w:val="001F2E46"/>
    <w:rsid w:val="001F4F08"/>
    <w:rsid w:val="001F6EF5"/>
    <w:rsid w:val="002022A7"/>
    <w:rsid w:val="00202E43"/>
    <w:rsid w:val="00205518"/>
    <w:rsid w:val="00205DED"/>
    <w:rsid w:val="00206F69"/>
    <w:rsid w:val="0021141C"/>
    <w:rsid w:val="00211B8A"/>
    <w:rsid w:val="002128F9"/>
    <w:rsid w:val="00213C41"/>
    <w:rsid w:val="00221B59"/>
    <w:rsid w:val="00221B99"/>
    <w:rsid w:val="002238EF"/>
    <w:rsid w:val="00223B9F"/>
    <w:rsid w:val="00226B66"/>
    <w:rsid w:val="002313A9"/>
    <w:rsid w:val="00237BBB"/>
    <w:rsid w:val="0024297C"/>
    <w:rsid w:val="00244311"/>
    <w:rsid w:val="00246D34"/>
    <w:rsid w:val="00247C85"/>
    <w:rsid w:val="00250E98"/>
    <w:rsid w:val="00250EF3"/>
    <w:rsid w:val="002528EC"/>
    <w:rsid w:val="00255FC5"/>
    <w:rsid w:val="00256D1D"/>
    <w:rsid w:val="00256EC1"/>
    <w:rsid w:val="002611A6"/>
    <w:rsid w:val="00270216"/>
    <w:rsid w:val="0027025C"/>
    <w:rsid w:val="00272A57"/>
    <w:rsid w:val="0027337B"/>
    <w:rsid w:val="00276232"/>
    <w:rsid w:val="0028026C"/>
    <w:rsid w:val="00282B83"/>
    <w:rsid w:val="00283181"/>
    <w:rsid w:val="0028354B"/>
    <w:rsid w:val="00284D22"/>
    <w:rsid w:val="002912E5"/>
    <w:rsid w:val="00291956"/>
    <w:rsid w:val="002A3CD5"/>
    <w:rsid w:val="002A5D76"/>
    <w:rsid w:val="002A635D"/>
    <w:rsid w:val="002B16B1"/>
    <w:rsid w:val="002B194C"/>
    <w:rsid w:val="002B197F"/>
    <w:rsid w:val="002B238C"/>
    <w:rsid w:val="002B6201"/>
    <w:rsid w:val="002B6809"/>
    <w:rsid w:val="002B697E"/>
    <w:rsid w:val="002C2AAC"/>
    <w:rsid w:val="002C2FE0"/>
    <w:rsid w:val="002D0A6F"/>
    <w:rsid w:val="002D257D"/>
    <w:rsid w:val="002D2748"/>
    <w:rsid w:val="002D2943"/>
    <w:rsid w:val="002D786A"/>
    <w:rsid w:val="002E6C92"/>
    <w:rsid w:val="002F264E"/>
    <w:rsid w:val="002F4021"/>
    <w:rsid w:val="002F5AD3"/>
    <w:rsid w:val="002F7536"/>
    <w:rsid w:val="00303E5D"/>
    <w:rsid w:val="00305369"/>
    <w:rsid w:val="003072A2"/>
    <w:rsid w:val="003308C3"/>
    <w:rsid w:val="00335561"/>
    <w:rsid w:val="00336735"/>
    <w:rsid w:val="00337480"/>
    <w:rsid w:val="00340280"/>
    <w:rsid w:val="00340F20"/>
    <w:rsid w:val="0034448E"/>
    <w:rsid w:val="0034454F"/>
    <w:rsid w:val="00345ACD"/>
    <w:rsid w:val="00346569"/>
    <w:rsid w:val="00352839"/>
    <w:rsid w:val="00352D11"/>
    <w:rsid w:val="0036216D"/>
    <w:rsid w:val="003621A7"/>
    <w:rsid w:val="00362F2A"/>
    <w:rsid w:val="0036591C"/>
    <w:rsid w:val="00365FB3"/>
    <w:rsid w:val="003662A1"/>
    <w:rsid w:val="0036698C"/>
    <w:rsid w:val="00366BDD"/>
    <w:rsid w:val="003677C8"/>
    <w:rsid w:val="003726FB"/>
    <w:rsid w:val="00375608"/>
    <w:rsid w:val="003807BE"/>
    <w:rsid w:val="00381741"/>
    <w:rsid w:val="003830AC"/>
    <w:rsid w:val="00383D9A"/>
    <w:rsid w:val="00385F09"/>
    <w:rsid w:val="00393250"/>
    <w:rsid w:val="003932F3"/>
    <w:rsid w:val="00394015"/>
    <w:rsid w:val="00395EA2"/>
    <w:rsid w:val="00396022"/>
    <w:rsid w:val="00397CE0"/>
    <w:rsid w:val="003A176B"/>
    <w:rsid w:val="003A3216"/>
    <w:rsid w:val="003A5274"/>
    <w:rsid w:val="003A545B"/>
    <w:rsid w:val="003A75A5"/>
    <w:rsid w:val="003B4A31"/>
    <w:rsid w:val="003B7B78"/>
    <w:rsid w:val="003B7E36"/>
    <w:rsid w:val="003C0B21"/>
    <w:rsid w:val="003C0C42"/>
    <w:rsid w:val="003C128D"/>
    <w:rsid w:val="003C3ADC"/>
    <w:rsid w:val="003C4998"/>
    <w:rsid w:val="003C625B"/>
    <w:rsid w:val="003D0985"/>
    <w:rsid w:val="003D2F3B"/>
    <w:rsid w:val="003D6842"/>
    <w:rsid w:val="003E5EE8"/>
    <w:rsid w:val="003F04EF"/>
    <w:rsid w:val="003F0B8B"/>
    <w:rsid w:val="003F1E48"/>
    <w:rsid w:val="003F46B3"/>
    <w:rsid w:val="004006F0"/>
    <w:rsid w:val="004114A5"/>
    <w:rsid w:val="004130F3"/>
    <w:rsid w:val="00414188"/>
    <w:rsid w:val="00421889"/>
    <w:rsid w:val="004336AA"/>
    <w:rsid w:val="00441D41"/>
    <w:rsid w:val="004453F2"/>
    <w:rsid w:val="0044618D"/>
    <w:rsid w:val="00446E81"/>
    <w:rsid w:val="004517DC"/>
    <w:rsid w:val="00454C02"/>
    <w:rsid w:val="004557CD"/>
    <w:rsid w:val="00457FBE"/>
    <w:rsid w:val="004674F7"/>
    <w:rsid w:val="00475FCA"/>
    <w:rsid w:val="004769DD"/>
    <w:rsid w:val="004824D8"/>
    <w:rsid w:val="00484B33"/>
    <w:rsid w:val="0049498B"/>
    <w:rsid w:val="00497B6E"/>
    <w:rsid w:val="004A1744"/>
    <w:rsid w:val="004A418A"/>
    <w:rsid w:val="004A68EF"/>
    <w:rsid w:val="004A7AE3"/>
    <w:rsid w:val="004B2596"/>
    <w:rsid w:val="004C0FEF"/>
    <w:rsid w:val="004D12E9"/>
    <w:rsid w:val="004D27B3"/>
    <w:rsid w:val="004D6F24"/>
    <w:rsid w:val="004E1F27"/>
    <w:rsid w:val="004E290B"/>
    <w:rsid w:val="004F01D8"/>
    <w:rsid w:val="004F136F"/>
    <w:rsid w:val="004F22CD"/>
    <w:rsid w:val="0050488F"/>
    <w:rsid w:val="00505897"/>
    <w:rsid w:val="00505C36"/>
    <w:rsid w:val="005068BC"/>
    <w:rsid w:val="00506AE9"/>
    <w:rsid w:val="00511E40"/>
    <w:rsid w:val="00516C11"/>
    <w:rsid w:val="00516DF0"/>
    <w:rsid w:val="00516E5D"/>
    <w:rsid w:val="0051715D"/>
    <w:rsid w:val="00517F42"/>
    <w:rsid w:val="005214DB"/>
    <w:rsid w:val="005234CE"/>
    <w:rsid w:val="005235DF"/>
    <w:rsid w:val="00523FCC"/>
    <w:rsid w:val="005247F7"/>
    <w:rsid w:val="00533480"/>
    <w:rsid w:val="005336BD"/>
    <w:rsid w:val="005352DE"/>
    <w:rsid w:val="0053690C"/>
    <w:rsid w:val="00536A19"/>
    <w:rsid w:val="00537B97"/>
    <w:rsid w:val="00542861"/>
    <w:rsid w:val="005428EF"/>
    <w:rsid w:val="00542990"/>
    <w:rsid w:val="00543C3D"/>
    <w:rsid w:val="00543CE2"/>
    <w:rsid w:val="005457B2"/>
    <w:rsid w:val="005461E6"/>
    <w:rsid w:val="00547154"/>
    <w:rsid w:val="00547C1A"/>
    <w:rsid w:val="00550BD1"/>
    <w:rsid w:val="00550EAD"/>
    <w:rsid w:val="005512A6"/>
    <w:rsid w:val="0055508A"/>
    <w:rsid w:val="00563FF3"/>
    <w:rsid w:val="00564742"/>
    <w:rsid w:val="005649E6"/>
    <w:rsid w:val="00565483"/>
    <w:rsid w:val="00570D4C"/>
    <w:rsid w:val="00570FF0"/>
    <w:rsid w:val="005717C2"/>
    <w:rsid w:val="00572B24"/>
    <w:rsid w:val="00574041"/>
    <w:rsid w:val="0057695F"/>
    <w:rsid w:val="005773FC"/>
    <w:rsid w:val="0057B80F"/>
    <w:rsid w:val="00583798"/>
    <w:rsid w:val="00583E36"/>
    <w:rsid w:val="00584656"/>
    <w:rsid w:val="0058487C"/>
    <w:rsid w:val="00584BBC"/>
    <w:rsid w:val="005850B9"/>
    <w:rsid w:val="00586FB8"/>
    <w:rsid w:val="00594D65"/>
    <w:rsid w:val="0059567A"/>
    <w:rsid w:val="005963B8"/>
    <w:rsid w:val="005A19FD"/>
    <w:rsid w:val="005A1E7C"/>
    <w:rsid w:val="005A28DC"/>
    <w:rsid w:val="005A3E12"/>
    <w:rsid w:val="005A6C51"/>
    <w:rsid w:val="005A7FC7"/>
    <w:rsid w:val="005B00B4"/>
    <w:rsid w:val="005B42EE"/>
    <w:rsid w:val="005B443C"/>
    <w:rsid w:val="005B79CB"/>
    <w:rsid w:val="005C252C"/>
    <w:rsid w:val="005C7CAF"/>
    <w:rsid w:val="005D1EF8"/>
    <w:rsid w:val="005D3AF2"/>
    <w:rsid w:val="005D40DF"/>
    <w:rsid w:val="005D595D"/>
    <w:rsid w:val="005D5BF8"/>
    <w:rsid w:val="005D5DA2"/>
    <w:rsid w:val="005D674F"/>
    <w:rsid w:val="005E0903"/>
    <w:rsid w:val="005E1FB9"/>
    <w:rsid w:val="005E6E57"/>
    <w:rsid w:val="005E6F42"/>
    <w:rsid w:val="005F1DD0"/>
    <w:rsid w:val="005F5709"/>
    <w:rsid w:val="005F59D8"/>
    <w:rsid w:val="005F6141"/>
    <w:rsid w:val="00600F89"/>
    <w:rsid w:val="0060300F"/>
    <w:rsid w:val="0060414C"/>
    <w:rsid w:val="00607A7D"/>
    <w:rsid w:val="00607C4B"/>
    <w:rsid w:val="006162F5"/>
    <w:rsid w:val="00620BFB"/>
    <w:rsid w:val="00622395"/>
    <w:rsid w:val="00625BE8"/>
    <w:rsid w:val="00626C97"/>
    <w:rsid w:val="0062789E"/>
    <w:rsid w:val="00627C6E"/>
    <w:rsid w:val="00634C40"/>
    <w:rsid w:val="00635A1F"/>
    <w:rsid w:val="00635DDC"/>
    <w:rsid w:val="00640187"/>
    <w:rsid w:val="006459D3"/>
    <w:rsid w:val="00646503"/>
    <w:rsid w:val="006531AD"/>
    <w:rsid w:val="00657371"/>
    <w:rsid w:val="00657B17"/>
    <w:rsid w:val="00657D69"/>
    <w:rsid w:val="006612C9"/>
    <w:rsid w:val="00664DA7"/>
    <w:rsid w:val="00667F7A"/>
    <w:rsid w:val="0067464C"/>
    <w:rsid w:val="00674F73"/>
    <w:rsid w:val="006764D9"/>
    <w:rsid w:val="00680EE6"/>
    <w:rsid w:val="0068315B"/>
    <w:rsid w:val="00683753"/>
    <w:rsid w:val="00686955"/>
    <w:rsid w:val="00686D63"/>
    <w:rsid w:val="006879BF"/>
    <w:rsid w:val="00695B7D"/>
    <w:rsid w:val="006A14CB"/>
    <w:rsid w:val="006A1A94"/>
    <w:rsid w:val="006A1FCA"/>
    <w:rsid w:val="006A5BC1"/>
    <w:rsid w:val="006B2B1B"/>
    <w:rsid w:val="006B34A9"/>
    <w:rsid w:val="006B573B"/>
    <w:rsid w:val="006B631B"/>
    <w:rsid w:val="006C032C"/>
    <w:rsid w:val="006C1B8F"/>
    <w:rsid w:val="006C2EFF"/>
    <w:rsid w:val="006C79E9"/>
    <w:rsid w:val="006D06DC"/>
    <w:rsid w:val="006D1ED6"/>
    <w:rsid w:val="006D2B34"/>
    <w:rsid w:val="006D34A9"/>
    <w:rsid w:val="006D73EC"/>
    <w:rsid w:val="006E10CF"/>
    <w:rsid w:val="006E41B9"/>
    <w:rsid w:val="006E43F1"/>
    <w:rsid w:val="006F2745"/>
    <w:rsid w:val="006F4EB4"/>
    <w:rsid w:val="00700DCB"/>
    <w:rsid w:val="00702282"/>
    <w:rsid w:val="007054CC"/>
    <w:rsid w:val="007120E7"/>
    <w:rsid w:val="00713837"/>
    <w:rsid w:val="00716E40"/>
    <w:rsid w:val="007172FD"/>
    <w:rsid w:val="00722162"/>
    <w:rsid w:val="0072478C"/>
    <w:rsid w:val="007260F7"/>
    <w:rsid w:val="0073144C"/>
    <w:rsid w:val="00734885"/>
    <w:rsid w:val="00743D96"/>
    <w:rsid w:val="00745358"/>
    <w:rsid w:val="00745E5F"/>
    <w:rsid w:val="007477BC"/>
    <w:rsid w:val="00747DDB"/>
    <w:rsid w:val="00750114"/>
    <w:rsid w:val="00753767"/>
    <w:rsid w:val="007539EB"/>
    <w:rsid w:val="00755851"/>
    <w:rsid w:val="00762B13"/>
    <w:rsid w:val="00763440"/>
    <w:rsid w:val="00772E6D"/>
    <w:rsid w:val="00774631"/>
    <w:rsid w:val="00776519"/>
    <w:rsid w:val="00780DA9"/>
    <w:rsid w:val="00781167"/>
    <w:rsid w:val="007837B8"/>
    <w:rsid w:val="00784D68"/>
    <w:rsid w:val="0078518D"/>
    <w:rsid w:val="007866A6"/>
    <w:rsid w:val="00790BA4"/>
    <w:rsid w:val="00790F47"/>
    <w:rsid w:val="00794482"/>
    <w:rsid w:val="007A0ADA"/>
    <w:rsid w:val="007A19BE"/>
    <w:rsid w:val="007A5630"/>
    <w:rsid w:val="007A7D9F"/>
    <w:rsid w:val="007B0C15"/>
    <w:rsid w:val="007B47F6"/>
    <w:rsid w:val="007B64BC"/>
    <w:rsid w:val="007B6ED1"/>
    <w:rsid w:val="007C0424"/>
    <w:rsid w:val="007C093F"/>
    <w:rsid w:val="007C2605"/>
    <w:rsid w:val="007C2C1C"/>
    <w:rsid w:val="007C3E27"/>
    <w:rsid w:val="007C4467"/>
    <w:rsid w:val="007C664F"/>
    <w:rsid w:val="007C74B0"/>
    <w:rsid w:val="007D2180"/>
    <w:rsid w:val="007D5680"/>
    <w:rsid w:val="007E344A"/>
    <w:rsid w:val="007E36CC"/>
    <w:rsid w:val="007E5F5C"/>
    <w:rsid w:val="007E7EC3"/>
    <w:rsid w:val="007F1462"/>
    <w:rsid w:val="007F45A7"/>
    <w:rsid w:val="007F4F92"/>
    <w:rsid w:val="007F503D"/>
    <w:rsid w:val="007F5778"/>
    <w:rsid w:val="007F59FA"/>
    <w:rsid w:val="007F6387"/>
    <w:rsid w:val="00801FD5"/>
    <w:rsid w:val="0080395D"/>
    <w:rsid w:val="008048E2"/>
    <w:rsid w:val="008073A2"/>
    <w:rsid w:val="00812830"/>
    <w:rsid w:val="00815693"/>
    <w:rsid w:val="00817BCE"/>
    <w:rsid w:val="00820282"/>
    <w:rsid w:val="008269D4"/>
    <w:rsid w:val="008320EF"/>
    <w:rsid w:val="00834F5C"/>
    <w:rsid w:val="00835B0E"/>
    <w:rsid w:val="00845149"/>
    <w:rsid w:val="0084693F"/>
    <w:rsid w:val="00850D56"/>
    <w:rsid w:val="00853C55"/>
    <w:rsid w:val="00854556"/>
    <w:rsid w:val="008579B5"/>
    <w:rsid w:val="00860B6B"/>
    <w:rsid w:val="00861602"/>
    <w:rsid w:val="008627C5"/>
    <w:rsid w:val="00875473"/>
    <w:rsid w:val="00875DEB"/>
    <w:rsid w:val="00876663"/>
    <w:rsid w:val="00880730"/>
    <w:rsid w:val="008835E2"/>
    <w:rsid w:val="00883770"/>
    <w:rsid w:val="0089046B"/>
    <w:rsid w:val="00891212"/>
    <w:rsid w:val="00891874"/>
    <w:rsid w:val="00892580"/>
    <w:rsid w:val="008942BF"/>
    <w:rsid w:val="00896B2E"/>
    <w:rsid w:val="00897607"/>
    <w:rsid w:val="008A5E26"/>
    <w:rsid w:val="008A6BCA"/>
    <w:rsid w:val="008B1692"/>
    <w:rsid w:val="008B34F2"/>
    <w:rsid w:val="008B5507"/>
    <w:rsid w:val="008B564E"/>
    <w:rsid w:val="008B642D"/>
    <w:rsid w:val="008C0693"/>
    <w:rsid w:val="008C0A52"/>
    <w:rsid w:val="008C27F9"/>
    <w:rsid w:val="008C49E0"/>
    <w:rsid w:val="008C4B21"/>
    <w:rsid w:val="008C6622"/>
    <w:rsid w:val="008C77BC"/>
    <w:rsid w:val="008D3595"/>
    <w:rsid w:val="008E08E6"/>
    <w:rsid w:val="008E0A6C"/>
    <w:rsid w:val="008E2DC2"/>
    <w:rsid w:val="008E31D4"/>
    <w:rsid w:val="008E5356"/>
    <w:rsid w:val="008E6304"/>
    <w:rsid w:val="008E7C2D"/>
    <w:rsid w:val="008F16C3"/>
    <w:rsid w:val="008F1DB2"/>
    <w:rsid w:val="008F2CA9"/>
    <w:rsid w:val="008F5539"/>
    <w:rsid w:val="008F5604"/>
    <w:rsid w:val="008F63B6"/>
    <w:rsid w:val="0090548B"/>
    <w:rsid w:val="00905ABC"/>
    <w:rsid w:val="00907777"/>
    <w:rsid w:val="00910D00"/>
    <w:rsid w:val="0091145B"/>
    <w:rsid w:val="00912E47"/>
    <w:rsid w:val="009144D1"/>
    <w:rsid w:val="00914C18"/>
    <w:rsid w:val="009162ED"/>
    <w:rsid w:val="00921FEB"/>
    <w:rsid w:val="009310AC"/>
    <w:rsid w:val="00932F10"/>
    <w:rsid w:val="0093427C"/>
    <w:rsid w:val="00942411"/>
    <w:rsid w:val="009450C1"/>
    <w:rsid w:val="00951250"/>
    <w:rsid w:val="00957204"/>
    <w:rsid w:val="0096015D"/>
    <w:rsid w:val="00962E18"/>
    <w:rsid w:val="009647C8"/>
    <w:rsid w:val="00965CF4"/>
    <w:rsid w:val="0097534B"/>
    <w:rsid w:val="00976995"/>
    <w:rsid w:val="00977CC3"/>
    <w:rsid w:val="00980749"/>
    <w:rsid w:val="00982675"/>
    <w:rsid w:val="009828BA"/>
    <w:rsid w:val="009858D6"/>
    <w:rsid w:val="0098603E"/>
    <w:rsid w:val="009869CE"/>
    <w:rsid w:val="00994E8F"/>
    <w:rsid w:val="00994FB2"/>
    <w:rsid w:val="009A0AA6"/>
    <w:rsid w:val="009A258F"/>
    <w:rsid w:val="009A55D3"/>
    <w:rsid w:val="009A629D"/>
    <w:rsid w:val="009B090E"/>
    <w:rsid w:val="009B17D4"/>
    <w:rsid w:val="009B611D"/>
    <w:rsid w:val="009B7E44"/>
    <w:rsid w:val="009C1DF2"/>
    <w:rsid w:val="009C40B7"/>
    <w:rsid w:val="009C452B"/>
    <w:rsid w:val="009C55A4"/>
    <w:rsid w:val="009C7E5A"/>
    <w:rsid w:val="009D2C7B"/>
    <w:rsid w:val="009D470E"/>
    <w:rsid w:val="009D482E"/>
    <w:rsid w:val="009D50D9"/>
    <w:rsid w:val="009D718B"/>
    <w:rsid w:val="009E251D"/>
    <w:rsid w:val="009E4C4C"/>
    <w:rsid w:val="009E4E31"/>
    <w:rsid w:val="009E7E11"/>
    <w:rsid w:val="009F0316"/>
    <w:rsid w:val="009F21D0"/>
    <w:rsid w:val="009F4F26"/>
    <w:rsid w:val="00A01CDE"/>
    <w:rsid w:val="00A0383F"/>
    <w:rsid w:val="00A07010"/>
    <w:rsid w:val="00A071C5"/>
    <w:rsid w:val="00A10874"/>
    <w:rsid w:val="00A1202F"/>
    <w:rsid w:val="00A14BFB"/>
    <w:rsid w:val="00A16001"/>
    <w:rsid w:val="00A1706F"/>
    <w:rsid w:val="00A214E6"/>
    <w:rsid w:val="00A2375D"/>
    <w:rsid w:val="00A265E7"/>
    <w:rsid w:val="00A2791B"/>
    <w:rsid w:val="00A27EAE"/>
    <w:rsid w:val="00A33ACF"/>
    <w:rsid w:val="00A33F2A"/>
    <w:rsid w:val="00A347F2"/>
    <w:rsid w:val="00A34896"/>
    <w:rsid w:val="00A350EF"/>
    <w:rsid w:val="00A37706"/>
    <w:rsid w:val="00A37756"/>
    <w:rsid w:val="00A50BEE"/>
    <w:rsid w:val="00A51248"/>
    <w:rsid w:val="00A52343"/>
    <w:rsid w:val="00A54BEA"/>
    <w:rsid w:val="00A572EB"/>
    <w:rsid w:val="00A577DC"/>
    <w:rsid w:val="00A60E1A"/>
    <w:rsid w:val="00A61AE8"/>
    <w:rsid w:val="00A63497"/>
    <w:rsid w:val="00A64365"/>
    <w:rsid w:val="00A654E1"/>
    <w:rsid w:val="00A678E7"/>
    <w:rsid w:val="00A70FDA"/>
    <w:rsid w:val="00A80403"/>
    <w:rsid w:val="00A8358A"/>
    <w:rsid w:val="00A868C4"/>
    <w:rsid w:val="00A87206"/>
    <w:rsid w:val="00A904C1"/>
    <w:rsid w:val="00A917B1"/>
    <w:rsid w:val="00A91D40"/>
    <w:rsid w:val="00A93C8D"/>
    <w:rsid w:val="00A941B1"/>
    <w:rsid w:val="00A948F0"/>
    <w:rsid w:val="00A95A2C"/>
    <w:rsid w:val="00A95D9B"/>
    <w:rsid w:val="00AA2D70"/>
    <w:rsid w:val="00AA78D2"/>
    <w:rsid w:val="00AA7AEF"/>
    <w:rsid w:val="00AB086B"/>
    <w:rsid w:val="00AB1101"/>
    <w:rsid w:val="00AB17E6"/>
    <w:rsid w:val="00AB2909"/>
    <w:rsid w:val="00AB2D34"/>
    <w:rsid w:val="00AB49CA"/>
    <w:rsid w:val="00AB4BDE"/>
    <w:rsid w:val="00AB64EE"/>
    <w:rsid w:val="00AC1388"/>
    <w:rsid w:val="00AC1BB6"/>
    <w:rsid w:val="00AC2503"/>
    <w:rsid w:val="00AC2D67"/>
    <w:rsid w:val="00AC48FA"/>
    <w:rsid w:val="00AC6F12"/>
    <w:rsid w:val="00AE1076"/>
    <w:rsid w:val="00AE1477"/>
    <w:rsid w:val="00AE5B1A"/>
    <w:rsid w:val="00AE5C58"/>
    <w:rsid w:val="00AF0C97"/>
    <w:rsid w:val="00AF1C3C"/>
    <w:rsid w:val="00AF43BD"/>
    <w:rsid w:val="00AF7E77"/>
    <w:rsid w:val="00B03A7B"/>
    <w:rsid w:val="00B03F36"/>
    <w:rsid w:val="00B0711B"/>
    <w:rsid w:val="00B10B5B"/>
    <w:rsid w:val="00B124F2"/>
    <w:rsid w:val="00B135DA"/>
    <w:rsid w:val="00B13BB0"/>
    <w:rsid w:val="00B15784"/>
    <w:rsid w:val="00B20A30"/>
    <w:rsid w:val="00B276F8"/>
    <w:rsid w:val="00B31E79"/>
    <w:rsid w:val="00B32850"/>
    <w:rsid w:val="00B44126"/>
    <w:rsid w:val="00B445C0"/>
    <w:rsid w:val="00B44FFB"/>
    <w:rsid w:val="00B5337C"/>
    <w:rsid w:val="00B631FD"/>
    <w:rsid w:val="00B64190"/>
    <w:rsid w:val="00B65CF7"/>
    <w:rsid w:val="00B703DB"/>
    <w:rsid w:val="00B70B33"/>
    <w:rsid w:val="00B765AD"/>
    <w:rsid w:val="00B804AB"/>
    <w:rsid w:val="00B809A5"/>
    <w:rsid w:val="00B82DD8"/>
    <w:rsid w:val="00B82E81"/>
    <w:rsid w:val="00B8371E"/>
    <w:rsid w:val="00B8528F"/>
    <w:rsid w:val="00B91B2C"/>
    <w:rsid w:val="00B92BBF"/>
    <w:rsid w:val="00B93419"/>
    <w:rsid w:val="00B93E18"/>
    <w:rsid w:val="00B9577F"/>
    <w:rsid w:val="00B964F1"/>
    <w:rsid w:val="00BA04D6"/>
    <w:rsid w:val="00BA31FB"/>
    <w:rsid w:val="00BA587B"/>
    <w:rsid w:val="00BA74F9"/>
    <w:rsid w:val="00BB24EB"/>
    <w:rsid w:val="00BB30CB"/>
    <w:rsid w:val="00BB406A"/>
    <w:rsid w:val="00BB7911"/>
    <w:rsid w:val="00BC1EDE"/>
    <w:rsid w:val="00BC32A2"/>
    <w:rsid w:val="00BC56D6"/>
    <w:rsid w:val="00BC61B8"/>
    <w:rsid w:val="00BC789B"/>
    <w:rsid w:val="00BD14E9"/>
    <w:rsid w:val="00BD2138"/>
    <w:rsid w:val="00BD417B"/>
    <w:rsid w:val="00BD49A2"/>
    <w:rsid w:val="00BD534A"/>
    <w:rsid w:val="00BD6253"/>
    <w:rsid w:val="00BD7BCA"/>
    <w:rsid w:val="00BE1768"/>
    <w:rsid w:val="00BE3CCB"/>
    <w:rsid w:val="00BE637B"/>
    <w:rsid w:val="00BF2D86"/>
    <w:rsid w:val="00BF32F5"/>
    <w:rsid w:val="00BF612D"/>
    <w:rsid w:val="00BF7780"/>
    <w:rsid w:val="00C00386"/>
    <w:rsid w:val="00C01F55"/>
    <w:rsid w:val="00C11992"/>
    <w:rsid w:val="00C147FE"/>
    <w:rsid w:val="00C17816"/>
    <w:rsid w:val="00C22AD3"/>
    <w:rsid w:val="00C25BDF"/>
    <w:rsid w:val="00C27AE2"/>
    <w:rsid w:val="00C30430"/>
    <w:rsid w:val="00C3203D"/>
    <w:rsid w:val="00C3274B"/>
    <w:rsid w:val="00C360B9"/>
    <w:rsid w:val="00C36AF6"/>
    <w:rsid w:val="00C37164"/>
    <w:rsid w:val="00C41DB1"/>
    <w:rsid w:val="00C4761A"/>
    <w:rsid w:val="00C47ADD"/>
    <w:rsid w:val="00C50409"/>
    <w:rsid w:val="00C52B4F"/>
    <w:rsid w:val="00C541D8"/>
    <w:rsid w:val="00C54207"/>
    <w:rsid w:val="00C55DCA"/>
    <w:rsid w:val="00C5676F"/>
    <w:rsid w:val="00C60922"/>
    <w:rsid w:val="00C60C15"/>
    <w:rsid w:val="00C64905"/>
    <w:rsid w:val="00C6679E"/>
    <w:rsid w:val="00C736A4"/>
    <w:rsid w:val="00C7430A"/>
    <w:rsid w:val="00C75846"/>
    <w:rsid w:val="00C75C0D"/>
    <w:rsid w:val="00C76509"/>
    <w:rsid w:val="00C765BD"/>
    <w:rsid w:val="00C774D2"/>
    <w:rsid w:val="00C81915"/>
    <w:rsid w:val="00C86C63"/>
    <w:rsid w:val="00C93879"/>
    <w:rsid w:val="00C94A79"/>
    <w:rsid w:val="00C963FE"/>
    <w:rsid w:val="00CA0AD5"/>
    <w:rsid w:val="00CA1F97"/>
    <w:rsid w:val="00CA41EA"/>
    <w:rsid w:val="00CA4770"/>
    <w:rsid w:val="00CA6446"/>
    <w:rsid w:val="00CC467C"/>
    <w:rsid w:val="00CC56BD"/>
    <w:rsid w:val="00CC5758"/>
    <w:rsid w:val="00CD0124"/>
    <w:rsid w:val="00CD0567"/>
    <w:rsid w:val="00CD23CA"/>
    <w:rsid w:val="00CD6349"/>
    <w:rsid w:val="00CE2175"/>
    <w:rsid w:val="00CE24B3"/>
    <w:rsid w:val="00CE3CA4"/>
    <w:rsid w:val="00CE7540"/>
    <w:rsid w:val="00CF0F0D"/>
    <w:rsid w:val="00CF1FD7"/>
    <w:rsid w:val="00CF4E6F"/>
    <w:rsid w:val="00D000B2"/>
    <w:rsid w:val="00D004E5"/>
    <w:rsid w:val="00D0175C"/>
    <w:rsid w:val="00D0412F"/>
    <w:rsid w:val="00D041B6"/>
    <w:rsid w:val="00D05181"/>
    <w:rsid w:val="00D053F9"/>
    <w:rsid w:val="00D075D4"/>
    <w:rsid w:val="00D12AB3"/>
    <w:rsid w:val="00D133B3"/>
    <w:rsid w:val="00D13C51"/>
    <w:rsid w:val="00D1762C"/>
    <w:rsid w:val="00D24C53"/>
    <w:rsid w:val="00D24FDB"/>
    <w:rsid w:val="00D25AC1"/>
    <w:rsid w:val="00D25EDB"/>
    <w:rsid w:val="00D304F5"/>
    <w:rsid w:val="00D31903"/>
    <w:rsid w:val="00D32B36"/>
    <w:rsid w:val="00D37DF5"/>
    <w:rsid w:val="00D430DA"/>
    <w:rsid w:val="00D45E7B"/>
    <w:rsid w:val="00D53715"/>
    <w:rsid w:val="00D53929"/>
    <w:rsid w:val="00D56F8C"/>
    <w:rsid w:val="00D6047E"/>
    <w:rsid w:val="00D613F3"/>
    <w:rsid w:val="00D6260E"/>
    <w:rsid w:val="00D657D6"/>
    <w:rsid w:val="00D658A7"/>
    <w:rsid w:val="00D67976"/>
    <w:rsid w:val="00D70598"/>
    <w:rsid w:val="00D72152"/>
    <w:rsid w:val="00D72FF1"/>
    <w:rsid w:val="00D75B45"/>
    <w:rsid w:val="00D778D9"/>
    <w:rsid w:val="00D83255"/>
    <w:rsid w:val="00D85281"/>
    <w:rsid w:val="00D923B5"/>
    <w:rsid w:val="00DA05BD"/>
    <w:rsid w:val="00DA1811"/>
    <w:rsid w:val="00DA7484"/>
    <w:rsid w:val="00DB07CB"/>
    <w:rsid w:val="00DB5FD7"/>
    <w:rsid w:val="00DC22E1"/>
    <w:rsid w:val="00DC38DE"/>
    <w:rsid w:val="00DC473C"/>
    <w:rsid w:val="00DC488C"/>
    <w:rsid w:val="00DC5B52"/>
    <w:rsid w:val="00DC6E4C"/>
    <w:rsid w:val="00DC7213"/>
    <w:rsid w:val="00DD01A1"/>
    <w:rsid w:val="00DD37BF"/>
    <w:rsid w:val="00DD3EBD"/>
    <w:rsid w:val="00DD739A"/>
    <w:rsid w:val="00DE263F"/>
    <w:rsid w:val="00DE3424"/>
    <w:rsid w:val="00DE534E"/>
    <w:rsid w:val="00DE7866"/>
    <w:rsid w:val="00DE7D04"/>
    <w:rsid w:val="00DF07A6"/>
    <w:rsid w:val="00DF1468"/>
    <w:rsid w:val="00DF16FF"/>
    <w:rsid w:val="00DF361B"/>
    <w:rsid w:val="00E07AB3"/>
    <w:rsid w:val="00E1042B"/>
    <w:rsid w:val="00E10554"/>
    <w:rsid w:val="00E10C28"/>
    <w:rsid w:val="00E1244C"/>
    <w:rsid w:val="00E12FBB"/>
    <w:rsid w:val="00E132E3"/>
    <w:rsid w:val="00E13360"/>
    <w:rsid w:val="00E137A6"/>
    <w:rsid w:val="00E148BB"/>
    <w:rsid w:val="00E15DF1"/>
    <w:rsid w:val="00E16E20"/>
    <w:rsid w:val="00E20B7A"/>
    <w:rsid w:val="00E21F91"/>
    <w:rsid w:val="00E22141"/>
    <w:rsid w:val="00E23855"/>
    <w:rsid w:val="00E25AA0"/>
    <w:rsid w:val="00E26C92"/>
    <w:rsid w:val="00E31B53"/>
    <w:rsid w:val="00E320A8"/>
    <w:rsid w:val="00E342A3"/>
    <w:rsid w:val="00E35F67"/>
    <w:rsid w:val="00E36D7D"/>
    <w:rsid w:val="00E4356E"/>
    <w:rsid w:val="00E45662"/>
    <w:rsid w:val="00E45AC3"/>
    <w:rsid w:val="00E468C7"/>
    <w:rsid w:val="00E50147"/>
    <w:rsid w:val="00E60FA7"/>
    <w:rsid w:val="00E7143A"/>
    <w:rsid w:val="00E71A3B"/>
    <w:rsid w:val="00E720CE"/>
    <w:rsid w:val="00E7230B"/>
    <w:rsid w:val="00E7283A"/>
    <w:rsid w:val="00E86F78"/>
    <w:rsid w:val="00E9080F"/>
    <w:rsid w:val="00E94319"/>
    <w:rsid w:val="00E94350"/>
    <w:rsid w:val="00EA20F9"/>
    <w:rsid w:val="00EA2A37"/>
    <w:rsid w:val="00EA45B1"/>
    <w:rsid w:val="00EA6304"/>
    <w:rsid w:val="00EA778F"/>
    <w:rsid w:val="00EB1E56"/>
    <w:rsid w:val="00EB7CF5"/>
    <w:rsid w:val="00EC185F"/>
    <w:rsid w:val="00EC1ED2"/>
    <w:rsid w:val="00EC4726"/>
    <w:rsid w:val="00ED0972"/>
    <w:rsid w:val="00ED09CC"/>
    <w:rsid w:val="00ED1106"/>
    <w:rsid w:val="00ED4666"/>
    <w:rsid w:val="00ED5BD3"/>
    <w:rsid w:val="00ED77B9"/>
    <w:rsid w:val="00EE5CA9"/>
    <w:rsid w:val="00EE739A"/>
    <w:rsid w:val="00EF00B7"/>
    <w:rsid w:val="00EF5322"/>
    <w:rsid w:val="00F00D51"/>
    <w:rsid w:val="00F02224"/>
    <w:rsid w:val="00F04F4E"/>
    <w:rsid w:val="00F07900"/>
    <w:rsid w:val="00F11BC1"/>
    <w:rsid w:val="00F12ECE"/>
    <w:rsid w:val="00F2191A"/>
    <w:rsid w:val="00F22634"/>
    <w:rsid w:val="00F263C7"/>
    <w:rsid w:val="00F27819"/>
    <w:rsid w:val="00F27D52"/>
    <w:rsid w:val="00F313D2"/>
    <w:rsid w:val="00F32625"/>
    <w:rsid w:val="00F37527"/>
    <w:rsid w:val="00F4246F"/>
    <w:rsid w:val="00F42891"/>
    <w:rsid w:val="00F43587"/>
    <w:rsid w:val="00F46AA2"/>
    <w:rsid w:val="00F47D1A"/>
    <w:rsid w:val="00F513BA"/>
    <w:rsid w:val="00F51607"/>
    <w:rsid w:val="00F52253"/>
    <w:rsid w:val="00F57306"/>
    <w:rsid w:val="00F61F32"/>
    <w:rsid w:val="00F649FF"/>
    <w:rsid w:val="00F65E8D"/>
    <w:rsid w:val="00F7248A"/>
    <w:rsid w:val="00F73719"/>
    <w:rsid w:val="00F762CC"/>
    <w:rsid w:val="00F85074"/>
    <w:rsid w:val="00F8635A"/>
    <w:rsid w:val="00F949E2"/>
    <w:rsid w:val="00F9783D"/>
    <w:rsid w:val="00FA0160"/>
    <w:rsid w:val="00FA36F1"/>
    <w:rsid w:val="00FA65A9"/>
    <w:rsid w:val="00FB2854"/>
    <w:rsid w:val="00FB4E63"/>
    <w:rsid w:val="00FB53CF"/>
    <w:rsid w:val="00FB60EF"/>
    <w:rsid w:val="00FB7889"/>
    <w:rsid w:val="00FC04CF"/>
    <w:rsid w:val="00FC183D"/>
    <w:rsid w:val="00FC20E9"/>
    <w:rsid w:val="00FC5F9F"/>
    <w:rsid w:val="00FD2D76"/>
    <w:rsid w:val="00FD3B03"/>
    <w:rsid w:val="00FD4D2B"/>
    <w:rsid w:val="00FD5E0B"/>
    <w:rsid w:val="00FD735A"/>
    <w:rsid w:val="00FD7C15"/>
    <w:rsid w:val="00FE4F24"/>
    <w:rsid w:val="00FF468D"/>
    <w:rsid w:val="00FF5721"/>
    <w:rsid w:val="00FF5F6D"/>
    <w:rsid w:val="00FF79BD"/>
    <w:rsid w:val="019C9EF8"/>
    <w:rsid w:val="01FF0F6F"/>
    <w:rsid w:val="022512FA"/>
    <w:rsid w:val="035A4651"/>
    <w:rsid w:val="03746BED"/>
    <w:rsid w:val="038CBAFE"/>
    <w:rsid w:val="0399CEC5"/>
    <w:rsid w:val="03AC1C5B"/>
    <w:rsid w:val="03B894B7"/>
    <w:rsid w:val="0409E432"/>
    <w:rsid w:val="0413C5E5"/>
    <w:rsid w:val="04EB5E41"/>
    <w:rsid w:val="050CAFF4"/>
    <w:rsid w:val="05579249"/>
    <w:rsid w:val="05DA783D"/>
    <w:rsid w:val="068FD7A5"/>
    <w:rsid w:val="06B6A158"/>
    <w:rsid w:val="077BAC0A"/>
    <w:rsid w:val="07810DA0"/>
    <w:rsid w:val="0792F3F9"/>
    <w:rsid w:val="07B64CE9"/>
    <w:rsid w:val="07C3D171"/>
    <w:rsid w:val="08873407"/>
    <w:rsid w:val="08F027AA"/>
    <w:rsid w:val="093F02E5"/>
    <w:rsid w:val="096C1FC9"/>
    <w:rsid w:val="09D82CAA"/>
    <w:rsid w:val="0A870906"/>
    <w:rsid w:val="0AFC4B4B"/>
    <w:rsid w:val="0B2E35A7"/>
    <w:rsid w:val="0B42D43B"/>
    <w:rsid w:val="0B9CF6FF"/>
    <w:rsid w:val="0D5CDFFD"/>
    <w:rsid w:val="0E10F72F"/>
    <w:rsid w:val="0ECA9C81"/>
    <w:rsid w:val="0EFFD6E8"/>
    <w:rsid w:val="0F087550"/>
    <w:rsid w:val="0FC20D54"/>
    <w:rsid w:val="0FDBF0C2"/>
    <w:rsid w:val="10859F3B"/>
    <w:rsid w:val="10979C05"/>
    <w:rsid w:val="10AF4D01"/>
    <w:rsid w:val="10B8F87A"/>
    <w:rsid w:val="1160F88F"/>
    <w:rsid w:val="116EB9F0"/>
    <w:rsid w:val="117D6CD5"/>
    <w:rsid w:val="11852046"/>
    <w:rsid w:val="11E311B0"/>
    <w:rsid w:val="12793684"/>
    <w:rsid w:val="12AB0664"/>
    <w:rsid w:val="12EED6A8"/>
    <w:rsid w:val="13079AA3"/>
    <w:rsid w:val="13C8CB02"/>
    <w:rsid w:val="150EBEE5"/>
    <w:rsid w:val="15724F9E"/>
    <w:rsid w:val="15737B29"/>
    <w:rsid w:val="159EFFE9"/>
    <w:rsid w:val="15BDE88E"/>
    <w:rsid w:val="16387A34"/>
    <w:rsid w:val="17139BF9"/>
    <w:rsid w:val="1762B1F6"/>
    <w:rsid w:val="17807F42"/>
    <w:rsid w:val="1864153E"/>
    <w:rsid w:val="18DCAA11"/>
    <w:rsid w:val="194D371C"/>
    <w:rsid w:val="195041AD"/>
    <w:rsid w:val="1979F472"/>
    <w:rsid w:val="1A46006F"/>
    <w:rsid w:val="1AAFCD17"/>
    <w:rsid w:val="1B001485"/>
    <w:rsid w:val="1B376F09"/>
    <w:rsid w:val="1BAD9137"/>
    <w:rsid w:val="1BC20EF3"/>
    <w:rsid w:val="1C51D9EF"/>
    <w:rsid w:val="1C8A30C8"/>
    <w:rsid w:val="1C9A7831"/>
    <w:rsid w:val="1CE55E95"/>
    <w:rsid w:val="1D0C7ECD"/>
    <w:rsid w:val="1D15DDBB"/>
    <w:rsid w:val="1D1F708A"/>
    <w:rsid w:val="1D696CEB"/>
    <w:rsid w:val="1D75B75D"/>
    <w:rsid w:val="1DC2BB23"/>
    <w:rsid w:val="1E01EA2B"/>
    <w:rsid w:val="1E714126"/>
    <w:rsid w:val="1EC3BD31"/>
    <w:rsid w:val="1F52401E"/>
    <w:rsid w:val="20659963"/>
    <w:rsid w:val="210D5361"/>
    <w:rsid w:val="2150AFD4"/>
    <w:rsid w:val="216CDB47"/>
    <w:rsid w:val="21DD400C"/>
    <w:rsid w:val="21DEA45F"/>
    <w:rsid w:val="220F1D81"/>
    <w:rsid w:val="22A87B05"/>
    <w:rsid w:val="22BD53A4"/>
    <w:rsid w:val="23193F88"/>
    <w:rsid w:val="232215E4"/>
    <w:rsid w:val="232FB45F"/>
    <w:rsid w:val="2368DD5A"/>
    <w:rsid w:val="23A9A935"/>
    <w:rsid w:val="241CFB66"/>
    <w:rsid w:val="2471487C"/>
    <w:rsid w:val="24864DE6"/>
    <w:rsid w:val="25609FE5"/>
    <w:rsid w:val="256BFF4C"/>
    <w:rsid w:val="25884509"/>
    <w:rsid w:val="258AEB17"/>
    <w:rsid w:val="258F555F"/>
    <w:rsid w:val="25B48ED2"/>
    <w:rsid w:val="25C177E8"/>
    <w:rsid w:val="262714E4"/>
    <w:rsid w:val="266A1958"/>
    <w:rsid w:val="26835870"/>
    <w:rsid w:val="2683C51B"/>
    <w:rsid w:val="2697F3DC"/>
    <w:rsid w:val="27382AE1"/>
    <w:rsid w:val="274E0A7E"/>
    <w:rsid w:val="279F3C05"/>
    <w:rsid w:val="28BD7DF2"/>
    <w:rsid w:val="2911C044"/>
    <w:rsid w:val="29516980"/>
    <w:rsid w:val="29824757"/>
    <w:rsid w:val="298DC42C"/>
    <w:rsid w:val="299F6830"/>
    <w:rsid w:val="29E2A358"/>
    <w:rsid w:val="2A63D194"/>
    <w:rsid w:val="2A98EB23"/>
    <w:rsid w:val="2AE061EA"/>
    <w:rsid w:val="2B0E8E6D"/>
    <w:rsid w:val="2B3990AD"/>
    <w:rsid w:val="2B426CD3"/>
    <w:rsid w:val="2B70D682"/>
    <w:rsid w:val="2B844404"/>
    <w:rsid w:val="2B9EF4AD"/>
    <w:rsid w:val="2BA57DB0"/>
    <w:rsid w:val="2C35F780"/>
    <w:rsid w:val="2C8E3103"/>
    <w:rsid w:val="2D0FAE14"/>
    <w:rsid w:val="2D678C4C"/>
    <w:rsid w:val="2E05F30D"/>
    <w:rsid w:val="2E52824E"/>
    <w:rsid w:val="2E621194"/>
    <w:rsid w:val="2E97E3E6"/>
    <w:rsid w:val="2ECC7808"/>
    <w:rsid w:val="2F193338"/>
    <w:rsid w:val="2F318702"/>
    <w:rsid w:val="2F5427D9"/>
    <w:rsid w:val="2F7745B5"/>
    <w:rsid w:val="2F827BB4"/>
    <w:rsid w:val="305758EA"/>
    <w:rsid w:val="307867B1"/>
    <w:rsid w:val="308B9937"/>
    <w:rsid w:val="30F4343E"/>
    <w:rsid w:val="31103770"/>
    <w:rsid w:val="318DB46D"/>
    <w:rsid w:val="32027B3D"/>
    <w:rsid w:val="32331FB2"/>
    <w:rsid w:val="325BB847"/>
    <w:rsid w:val="3269BCD7"/>
    <w:rsid w:val="327F76FE"/>
    <w:rsid w:val="328662F1"/>
    <w:rsid w:val="32E21668"/>
    <w:rsid w:val="32F510C0"/>
    <w:rsid w:val="33DB6A85"/>
    <w:rsid w:val="3423B495"/>
    <w:rsid w:val="346AE697"/>
    <w:rsid w:val="3498386D"/>
    <w:rsid w:val="34EE48AF"/>
    <w:rsid w:val="35A297E6"/>
    <w:rsid w:val="35B2ABC3"/>
    <w:rsid w:val="35EB7061"/>
    <w:rsid w:val="364D1E25"/>
    <w:rsid w:val="36990158"/>
    <w:rsid w:val="36C5AFE5"/>
    <w:rsid w:val="36FDBD31"/>
    <w:rsid w:val="37193298"/>
    <w:rsid w:val="37EE3551"/>
    <w:rsid w:val="386CAED8"/>
    <w:rsid w:val="3988E61A"/>
    <w:rsid w:val="39DAB457"/>
    <w:rsid w:val="3A2B95A9"/>
    <w:rsid w:val="3A696DF5"/>
    <w:rsid w:val="3ABCC801"/>
    <w:rsid w:val="3B0CFD84"/>
    <w:rsid w:val="3B3B2EA7"/>
    <w:rsid w:val="3B44EC99"/>
    <w:rsid w:val="3C06571E"/>
    <w:rsid w:val="3C07BCA4"/>
    <w:rsid w:val="3C35EF8A"/>
    <w:rsid w:val="3C63F199"/>
    <w:rsid w:val="3C727BDB"/>
    <w:rsid w:val="3CFBD407"/>
    <w:rsid w:val="3DA03AFD"/>
    <w:rsid w:val="3ECDD6F3"/>
    <w:rsid w:val="3F582FD0"/>
    <w:rsid w:val="3F7917DC"/>
    <w:rsid w:val="3FA34145"/>
    <w:rsid w:val="41042D38"/>
    <w:rsid w:val="41C5DEAF"/>
    <w:rsid w:val="42354AC5"/>
    <w:rsid w:val="427DCDB2"/>
    <w:rsid w:val="42907DF4"/>
    <w:rsid w:val="42AE309D"/>
    <w:rsid w:val="430ABE0A"/>
    <w:rsid w:val="43E31BA4"/>
    <w:rsid w:val="43FEFDE5"/>
    <w:rsid w:val="442004ED"/>
    <w:rsid w:val="44613129"/>
    <w:rsid w:val="447BF6CE"/>
    <w:rsid w:val="447DDBC5"/>
    <w:rsid w:val="44E73E70"/>
    <w:rsid w:val="44F40448"/>
    <w:rsid w:val="452D0EBC"/>
    <w:rsid w:val="452D8073"/>
    <w:rsid w:val="453F0918"/>
    <w:rsid w:val="45890F3B"/>
    <w:rsid w:val="459D8EA2"/>
    <w:rsid w:val="46287486"/>
    <w:rsid w:val="463A3DA3"/>
    <w:rsid w:val="469D6C61"/>
    <w:rsid w:val="46BDF9DC"/>
    <w:rsid w:val="4752B644"/>
    <w:rsid w:val="476142BA"/>
    <w:rsid w:val="476922E2"/>
    <w:rsid w:val="48B7C2F9"/>
    <w:rsid w:val="48C591D2"/>
    <w:rsid w:val="492825CA"/>
    <w:rsid w:val="495B34DA"/>
    <w:rsid w:val="498F312E"/>
    <w:rsid w:val="49AAFD00"/>
    <w:rsid w:val="4AA1F737"/>
    <w:rsid w:val="4AA364EC"/>
    <w:rsid w:val="4AEF8811"/>
    <w:rsid w:val="4B7DF899"/>
    <w:rsid w:val="4BCD86E6"/>
    <w:rsid w:val="4C07C50E"/>
    <w:rsid w:val="4C4908B7"/>
    <w:rsid w:val="4CAB4533"/>
    <w:rsid w:val="4D13CC51"/>
    <w:rsid w:val="4D60CFB6"/>
    <w:rsid w:val="4DCA110E"/>
    <w:rsid w:val="4E0D70F5"/>
    <w:rsid w:val="4E70CB9B"/>
    <w:rsid w:val="4EA4D5DF"/>
    <w:rsid w:val="4FD2D04C"/>
    <w:rsid w:val="4FF89FA7"/>
    <w:rsid w:val="50653F18"/>
    <w:rsid w:val="509CA0EA"/>
    <w:rsid w:val="50B75DAA"/>
    <w:rsid w:val="510298AC"/>
    <w:rsid w:val="510B4856"/>
    <w:rsid w:val="51558DA3"/>
    <w:rsid w:val="51C8FEAF"/>
    <w:rsid w:val="51F10643"/>
    <w:rsid w:val="51F2A522"/>
    <w:rsid w:val="53238F38"/>
    <w:rsid w:val="5345E378"/>
    <w:rsid w:val="534F1B01"/>
    <w:rsid w:val="53881411"/>
    <w:rsid w:val="53928F6F"/>
    <w:rsid w:val="539DC80A"/>
    <w:rsid w:val="53FFC664"/>
    <w:rsid w:val="54347314"/>
    <w:rsid w:val="5448A562"/>
    <w:rsid w:val="545D59E8"/>
    <w:rsid w:val="54C14000"/>
    <w:rsid w:val="54D5AD35"/>
    <w:rsid w:val="559C74A2"/>
    <w:rsid w:val="55B56D02"/>
    <w:rsid w:val="565E743A"/>
    <w:rsid w:val="56CB1352"/>
    <w:rsid w:val="56CE5D9B"/>
    <w:rsid w:val="56E0FA24"/>
    <w:rsid w:val="576FC059"/>
    <w:rsid w:val="57BE7671"/>
    <w:rsid w:val="57F749FD"/>
    <w:rsid w:val="582AB395"/>
    <w:rsid w:val="585ADF3D"/>
    <w:rsid w:val="58724AD6"/>
    <w:rsid w:val="58893751"/>
    <w:rsid w:val="58B62B00"/>
    <w:rsid w:val="58B6E0D5"/>
    <w:rsid w:val="59149DDA"/>
    <w:rsid w:val="5923C66D"/>
    <w:rsid w:val="5961A483"/>
    <w:rsid w:val="5976FF94"/>
    <w:rsid w:val="59C51066"/>
    <w:rsid w:val="59D8874E"/>
    <w:rsid w:val="59D8CA9A"/>
    <w:rsid w:val="5A399745"/>
    <w:rsid w:val="5A4BD597"/>
    <w:rsid w:val="5A88D755"/>
    <w:rsid w:val="5AA65DC6"/>
    <w:rsid w:val="5B3FA901"/>
    <w:rsid w:val="5B8E118D"/>
    <w:rsid w:val="5C179392"/>
    <w:rsid w:val="5C60BA6F"/>
    <w:rsid w:val="5C99D985"/>
    <w:rsid w:val="5CE27416"/>
    <w:rsid w:val="5CF09657"/>
    <w:rsid w:val="5D234B51"/>
    <w:rsid w:val="5D54DFC6"/>
    <w:rsid w:val="5DBE2670"/>
    <w:rsid w:val="5DC116A1"/>
    <w:rsid w:val="5E2346D5"/>
    <w:rsid w:val="5E3E72ED"/>
    <w:rsid w:val="5E46A54D"/>
    <w:rsid w:val="5F824D2A"/>
    <w:rsid w:val="5F88D045"/>
    <w:rsid w:val="60A7D861"/>
    <w:rsid w:val="60BB5630"/>
    <w:rsid w:val="60BD5234"/>
    <w:rsid w:val="60C9B8D6"/>
    <w:rsid w:val="60E7A10B"/>
    <w:rsid w:val="61096BB2"/>
    <w:rsid w:val="613D6ABC"/>
    <w:rsid w:val="617A5988"/>
    <w:rsid w:val="618B4EFD"/>
    <w:rsid w:val="61ADCB29"/>
    <w:rsid w:val="621C9BF0"/>
    <w:rsid w:val="6246983C"/>
    <w:rsid w:val="62707052"/>
    <w:rsid w:val="62CE171F"/>
    <w:rsid w:val="62D9C4FC"/>
    <w:rsid w:val="6330BD87"/>
    <w:rsid w:val="634C5223"/>
    <w:rsid w:val="63AA87A7"/>
    <w:rsid w:val="63BCB86F"/>
    <w:rsid w:val="63BCB914"/>
    <w:rsid w:val="63DE8B21"/>
    <w:rsid w:val="64BFF159"/>
    <w:rsid w:val="65E9988D"/>
    <w:rsid w:val="66293383"/>
    <w:rsid w:val="66360466"/>
    <w:rsid w:val="66529331"/>
    <w:rsid w:val="667553B7"/>
    <w:rsid w:val="668BA47C"/>
    <w:rsid w:val="66A54CE8"/>
    <w:rsid w:val="66AF32A0"/>
    <w:rsid w:val="67177775"/>
    <w:rsid w:val="674366EB"/>
    <w:rsid w:val="674946DF"/>
    <w:rsid w:val="682F6A9F"/>
    <w:rsid w:val="68492B3E"/>
    <w:rsid w:val="68B16F8E"/>
    <w:rsid w:val="68C441FD"/>
    <w:rsid w:val="68D5636C"/>
    <w:rsid w:val="6926C048"/>
    <w:rsid w:val="696545B5"/>
    <w:rsid w:val="696DB0C9"/>
    <w:rsid w:val="69C7C097"/>
    <w:rsid w:val="6A6D8AA2"/>
    <w:rsid w:val="6A7B5937"/>
    <w:rsid w:val="6A9835BC"/>
    <w:rsid w:val="6A983AB2"/>
    <w:rsid w:val="6ACF0D88"/>
    <w:rsid w:val="6AD10145"/>
    <w:rsid w:val="6B0C2789"/>
    <w:rsid w:val="6BCF1B66"/>
    <w:rsid w:val="6C6E7C02"/>
    <w:rsid w:val="6CF12143"/>
    <w:rsid w:val="6D76A833"/>
    <w:rsid w:val="6D9141AB"/>
    <w:rsid w:val="6DEFB8B1"/>
    <w:rsid w:val="6DF9A4C8"/>
    <w:rsid w:val="6F31C4CD"/>
    <w:rsid w:val="6F7D7E9D"/>
    <w:rsid w:val="6F912E3B"/>
    <w:rsid w:val="6FC29C5A"/>
    <w:rsid w:val="70580B79"/>
    <w:rsid w:val="705CE326"/>
    <w:rsid w:val="707A112B"/>
    <w:rsid w:val="70931E91"/>
    <w:rsid w:val="70D77C78"/>
    <w:rsid w:val="716340F2"/>
    <w:rsid w:val="717A69D7"/>
    <w:rsid w:val="723FFA64"/>
    <w:rsid w:val="72CD1BE7"/>
    <w:rsid w:val="72D030EE"/>
    <w:rsid w:val="73CB2068"/>
    <w:rsid w:val="7412F9E5"/>
    <w:rsid w:val="7437327C"/>
    <w:rsid w:val="745032F1"/>
    <w:rsid w:val="745BEEC5"/>
    <w:rsid w:val="7485A0BD"/>
    <w:rsid w:val="753AC9C3"/>
    <w:rsid w:val="755F24CF"/>
    <w:rsid w:val="76069BA2"/>
    <w:rsid w:val="765B519F"/>
    <w:rsid w:val="76C788A7"/>
    <w:rsid w:val="776EABB1"/>
    <w:rsid w:val="77722DC0"/>
    <w:rsid w:val="77A416A5"/>
    <w:rsid w:val="77D3DD84"/>
    <w:rsid w:val="780457D5"/>
    <w:rsid w:val="789D5BFC"/>
    <w:rsid w:val="78EA30A4"/>
    <w:rsid w:val="78F494D7"/>
    <w:rsid w:val="791FA4B4"/>
    <w:rsid w:val="7921F92C"/>
    <w:rsid w:val="79591962"/>
    <w:rsid w:val="79E3272C"/>
    <w:rsid w:val="79F6DDB9"/>
    <w:rsid w:val="7AA07CF7"/>
    <w:rsid w:val="7AC0F193"/>
    <w:rsid w:val="7ACB3096"/>
    <w:rsid w:val="7ADADCAE"/>
    <w:rsid w:val="7AE8DAA4"/>
    <w:rsid w:val="7B08875D"/>
    <w:rsid w:val="7B89E789"/>
    <w:rsid w:val="7BF96D80"/>
    <w:rsid w:val="7C0E38E3"/>
    <w:rsid w:val="7C66D73F"/>
    <w:rsid w:val="7CBF19DE"/>
    <w:rsid w:val="7CD360CF"/>
    <w:rsid w:val="7CEE4BD0"/>
    <w:rsid w:val="7D31766E"/>
    <w:rsid w:val="7DC74158"/>
    <w:rsid w:val="7E38A5BB"/>
    <w:rsid w:val="7E6FB409"/>
    <w:rsid w:val="7E9D53C5"/>
    <w:rsid w:val="7ECD9A6F"/>
    <w:rsid w:val="7F74182E"/>
    <w:rsid w:val="7F88729F"/>
    <w:rsid w:val="7FECB21D"/>
    <w:rsid w:val="7FF249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984AC3B"/>
  <w15:chartTrackingRefBased/>
  <w15:docId w15:val="{44F474D4-AA0C-4103-A2DA-D4FC815F9D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04C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55D4"/>
    <w:pPr>
      <w:keepNext/>
      <w:keepLines/>
      <w:spacing w:before="240" w:line="259" w:lineRule="auto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1"/>
    </w:pPr>
    <w:rPr>
      <w:rFonts w:ascii="Arial" w:hAnsi="Arial" w:cs="Arial"/>
      <w:b/>
      <w:color w:val="000000" w:themeColor="text1"/>
      <w:sz w:val="28"/>
      <w:lang w:eastAsia="es-MX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2"/>
    </w:pPr>
    <w:rPr>
      <w:rFonts w:ascii="Arial" w:hAnsi="Arial" w:cs="Arial"/>
      <w:b/>
      <w:color w:val="000000" w:themeColor="text1"/>
      <w:lang w:eastAsia="es-MX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A0CC8"/>
    <w:pPr>
      <w:keepNext/>
      <w:keepLines/>
      <w:spacing w:before="40" w:line="259" w:lineRule="auto"/>
      <w:jc w:val="both"/>
      <w:outlineLvl w:val="3"/>
    </w:pPr>
    <w:rPr>
      <w:rFonts w:ascii="Arial" w:hAnsi="Arial" w:cs="Arial"/>
      <w:b/>
      <w:iCs/>
      <w:color w:val="000000" w:themeColor="text1"/>
      <w:sz w:val="20"/>
      <w:szCs w:val="22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A75A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D05181"/>
    <w:pPr>
      <w:spacing w:before="100" w:beforeAutospacing="1" w:after="100" w:afterAutospacing="1"/>
      <w:jc w:val="both"/>
    </w:pPr>
    <w:rPr>
      <w:lang w:eastAsia="es-MX"/>
    </w:rPr>
  </w:style>
  <w:style w:type="character" w:customStyle="1" w:styleId="textrun">
    <w:name w:val="textrun"/>
    <w:basedOn w:val="DefaultParagraphFont"/>
    <w:rsid w:val="00D05181"/>
  </w:style>
  <w:style w:type="character" w:customStyle="1" w:styleId="normaltextrun">
    <w:name w:val="normaltextrun"/>
    <w:basedOn w:val="DefaultParagraphFont"/>
    <w:rsid w:val="00D05181"/>
  </w:style>
  <w:style w:type="character" w:customStyle="1" w:styleId="eop">
    <w:name w:val="eop"/>
    <w:basedOn w:val="DefaultParagraphFont"/>
    <w:rsid w:val="00D05181"/>
  </w:style>
  <w:style w:type="character" w:styleId="Hyperlink">
    <w:name w:val="Hyperlink"/>
    <w:basedOn w:val="DefaultParagraphFont"/>
    <w:uiPriority w:val="99"/>
    <w:unhideWhenUsed/>
    <w:rsid w:val="00D0518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05181"/>
    <w:rPr>
      <w:color w:val="800080"/>
      <w:u w:val="single"/>
    </w:rPr>
  </w:style>
  <w:style w:type="character" w:customStyle="1" w:styleId="pagebreakblob">
    <w:name w:val="pagebreakblob"/>
    <w:basedOn w:val="DefaultParagraphFont"/>
    <w:rsid w:val="00D05181"/>
  </w:style>
  <w:style w:type="character" w:customStyle="1" w:styleId="pagebreaktextspan">
    <w:name w:val="pagebreaktextspan"/>
    <w:basedOn w:val="DefaultParagraphFont"/>
    <w:rsid w:val="00D05181"/>
  </w:style>
  <w:style w:type="character" w:customStyle="1" w:styleId="pagebreakborderspan">
    <w:name w:val="pagebreakborderspan"/>
    <w:basedOn w:val="DefaultParagraphFont"/>
    <w:rsid w:val="00D05181"/>
  </w:style>
  <w:style w:type="character" w:customStyle="1" w:styleId="linebreakblob">
    <w:name w:val="linebreakblob"/>
    <w:basedOn w:val="DefaultParagraphFont"/>
    <w:rsid w:val="00D05181"/>
  </w:style>
  <w:style w:type="character" w:customStyle="1" w:styleId="scxw109796865">
    <w:name w:val="scxw109796865"/>
    <w:basedOn w:val="DefaultParagraphFont"/>
    <w:rsid w:val="00D05181"/>
  </w:style>
  <w:style w:type="character" w:customStyle="1" w:styleId="fieldrange">
    <w:name w:val="fieldrange"/>
    <w:basedOn w:val="DefaultParagraphFont"/>
    <w:rsid w:val="00D05181"/>
  </w:style>
  <w:style w:type="character" w:customStyle="1" w:styleId="tabrun">
    <w:name w:val="tabrun"/>
    <w:basedOn w:val="DefaultParagraphFont"/>
    <w:rsid w:val="00D05181"/>
  </w:style>
  <w:style w:type="character" w:customStyle="1" w:styleId="tabchar">
    <w:name w:val="tabchar"/>
    <w:basedOn w:val="DefaultParagraphFont"/>
    <w:rsid w:val="00D05181"/>
  </w:style>
  <w:style w:type="character" w:customStyle="1" w:styleId="tableaderchars">
    <w:name w:val="tableaderchars"/>
    <w:basedOn w:val="DefaultParagraphFont"/>
    <w:rsid w:val="00D05181"/>
  </w:style>
  <w:style w:type="character" w:customStyle="1" w:styleId="wacimagecontainer">
    <w:name w:val="wacimagecontainer"/>
    <w:basedOn w:val="DefaultParagraphFont"/>
    <w:rsid w:val="00D05181"/>
  </w:style>
  <w:style w:type="character" w:customStyle="1" w:styleId="wacimageborder">
    <w:name w:val="wacimageborder"/>
    <w:basedOn w:val="DefaultParagraphFont"/>
    <w:rsid w:val="00D05181"/>
  </w:style>
  <w:style w:type="character" w:customStyle="1" w:styleId="contentcontrolboundarysink">
    <w:name w:val="contentcontrolboundarysink"/>
    <w:basedOn w:val="DefaultParagraphFont"/>
    <w:rsid w:val="00D05181"/>
  </w:style>
  <w:style w:type="character" w:customStyle="1" w:styleId="contentcontrol">
    <w:name w:val="contentcontrol"/>
    <w:basedOn w:val="DefaultParagraphFont"/>
    <w:rsid w:val="00D05181"/>
  </w:style>
  <w:style w:type="paragraph" w:styleId="BalloonText">
    <w:name w:val="Balloon Text"/>
    <w:basedOn w:val="Normal"/>
    <w:link w:val="BalloonTextChar"/>
    <w:uiPriority w:val="99"/>
    <w:semiHidden/>
    <w:unhideWhenUsed/>
    <w:rsid w:val="000E4968"/>
    <w:pPr>
      <w:jc w:val="both"/>
    </w:pPr>
    <w:rPr>
      <w:rFonts w:ascii="Segoe UI" w:eastAsiaTheme="minorHAnsi" w:hAnsi="Segoe UI" w:cs="Segoe U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4968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55D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1255D4"/>
    <w:pPr>
      <w:outlineLvl w:val="9"/>
    </w:pPr>
    <w:rPr>
      <w:lang w:eastAsia="es-MX"/>
    </w:rPr>
  </w:style>
  <w:style w:type="character" w:customStyle="1" w:styleId="Heading2Char">
    <w:name w:val="Heading 2 Char"/>
    <w:basedOn w:val="DefaultParagraphFont"/>
    <w:link w:val="Heading2"/>
    <w:uiPriority w:val="9"/>
    <w:rsid w:val="001255D4"/>
    <w:rPr>
      <w:rFonts w:ascii="Arial" w:eastAsia="Times New Roman" w:hAnsi="Arial" w:cs="Arial"/>
      <w:b/>
      <w:color w:val="000000" w:themeColor="text1"/>
      <w:sz w:val="28"/>
      <w:szCs w:val="24"/>
      <w:lang w:val="en-GB" w:eastAsia="es-MX"/>
    </w:rPr>
  </w:style>
  <w:style w:type="character" w:customStyle="1" w:styleId="Heading3Char">
    <w:name w:val="Heading 3 Char"/>
    <w:basedOn w:val="DefaultParagraphFont"/>
    <w:link w:val="Heading3"/>
    <w:uiPriority w:val="9"/>
    <w:rsid w:val="001255D4"/>
    <w:rPr>
      <w:rFonts w:ascii="Arial" w:eastAsia="Times New Roman" w:hAnsi="Arial" w:cs="Arial"/>
      <w:b/>
      <w:color w:val="000000" w:themeColor="text1"/>
      <w:sz w:val="24"/>
      <w:szCs w:val="24"/>
      <w:lang w:val="en-GB" w:eastAsia="es-MX"/>
    </w:rPr>
  </w:style>
  <w:style w:type="paragraph" w:styleId="ListParagraph">
    <w:name w:val="List Paragraph"/>
    <w:basedOn w:val="Normal"/>
    <w:uiPriority w:val="34"/>
    <w:qFormat/>
    <w:rsid w:val="00E7230B"/>
    <w:pPr>
      <w:spacing w:after="160" w:line="259" w:lineRule="auto"/>
      <w:ind w:left="720"/>
      <w:contextualSpacing/>
      <w:jc w:val="both"/>
    </w:pPr>
    <w:rPr>
      <w:rFonts w:eastAsiaTheme="minorHAnsi"/>
      <w:szCs w:val="2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E94350"/>
    <w:pPr>
      <w:spacing w:after="100" w:line="259" w:lineRule="auto"/>
      <w:ind w:left="220"/>
      <w:jc w:val="both"/>
    </w:pPr>
    <w:rPr>
      <w:rFonts w:eastAsiaTheme="minorHAnsi"/>
      <w:szCs w:val="2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E94350"/>
    <w:pPr>
      <w:spacing w:after="100" w:line="259" w:lineRule="auto"/>
      <w:ind w:left="440"/>
      <w:jc w:val="both"/>
    </w:pPr>
    <w:rPr>
      <w:rFonts w:eastAsiaTheme="minorHAnsi"/>
      <w:szCs w:val="22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0A0CC8"/>
    <w:rPr>
      <w:rFonts w:ascii="Arial" w:eastAsia="Times New Roman" w:hAnsi="Arial" w:cs="Arial"/>
      <w:b/>
      <w:iCs/>
      <w:color w:val="000000" w:themeColor="text1"/>
      <w:sz w:val="20"/>
    </w:rPr>
  </w:style>
  <w:style w:type="paragraph" w:styleId="NormalWeb">
    <w:name w:val="Normal (Web)"/>
    <w:basedOn w:val="Normal"/>
    <w:uiPriority w:val="99"/>
    <w:unhideWhenUsed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table" w:styleId="TableGrid">
    <w:name w:val="Table Grid"/>
    <w:basedOn w:val="TableNormal"/>
    <w:uiPriority w:val="39"/>
    <w:rsid w:val="007634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noteText">
    <w:name w:val="footnote text"/>
    <w:basedOn w:val="Normal"/>
    <w:link w:val="FootnoteTextChar"/>
    <w:uiPriority w:val="99"/>
    <w:unhideWhenUsed/>
    <w:rsid w:val="00763440"/>
    <w:pPr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763440"/>
    <w:rPr>
      <w:vertAlign w:val="superscript"/>
    </w:rPr>
  </w:style>
  <w:style w:type="paragraph" w:customStyle="1" w:styleId="govuk-body-s">
    <w:name w:val="govuk-body-s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character" w:customStyle="1" w:styleId="contentauthor--name">
    <w:name w:val="content__author--name"/>
    <w:basedOn w:val="DefaultParagraphFont"/>
    <w:rsid w:val="00763440"/>
  </w:style>
  <w:style w:type="character" w:customStyle="1" w:styleId="contentauthor--date">
    <w:name w:val="content__author--date"/>
    <w:basedOn w:val="DefaultParagraphFont"/>
    <w:rsid w:val="00763440"/>
  </w:style>
  <w:style w:type="character" w:styleId="Strong">
    <w:name w:val="Strong"/>
    <w:basedOn w:val="DefaultParagraphFont"/>
    <w:uiPriority w:val="22"/>
    <w:qFormat/>
    <w:rsid w:val="00763440"/>
    <w:rPr>
      <w:b/>
      <w:bCs/>
    </w:rPr>
  </w:style>
  <w:style w:type="paragraph" w:customStyle="1" w:styleId="pnormal">
    <w:name w:val="p_normal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paragraph" w:customStyle="1" w:styleId="Default">
    <w:name w:val="Default"/>
    <w:rsid w:val="00763440"/>
    <w:pPr>
      <w:autoSpaceDE w:val="0"/>
      <w:autoSpaceDN w:val="0"/>
      <w:adjustRightInd w:val="0"/>
      <w:spacing w:after="0" w:line="240" w:lineRule="auto"/>
    </w:pPr>
    <w:rPr>
      <w:rFonts w:ascii="MCMBO N+ Charis SIL" w:hAnsi="MCMBO N+ Charis SIL" w:cs="MCMBO N+ Charis SIL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000B2"/>
    <w:rPr>
      <w:i/>
      <w:iCs/>
    </w:rPr>
  </w:style>
  <w:style w:type="paragraph" w:customStyle="1" w:styleId="Normalito">
    <w:name w:val="Normalito"/>
    <w:basedOn w:val="Normal"/>
    <w:link w:val="NormalitoCar"/>
    <w:qFormat/>
    <w:rsid w:val="005234CE"/>
    <w:pPr>
      <w:ind w:firstLine="284"/>
      <w:jc w:val="both"/>
    </w:pPr>
    <w:rPr>
      <w:rFonts w:eastAsiaTheme="minorHAnsi"/>
      <w:szCs w:val="22"/>
      <w:lang w:eastAsia="es-MX"/>
    </w:rPr>
  </w:style>
  <w:style w:type="character" w:customStyle="1" w:styleId="NormalitoCar">
    <w:name w:val="Normalito Car"/>
    <w:basedOn w:val="DefaultParagraphFont"/>
    <w:link w:val="Normalito"/>
    <w:rsid w:val="005234CE"/>
    <w:rPr>
      <w:rFonts w:ascii="Times New Roman" w:hAnsi="Times New Roman" w:cs="Times New Roman"/>
      <w:sz w:val="24"/>
      <w:lang w:val="en-GB" w:eastAsia="es-MX"/>
    </w:rPr>
  </w:style>
  <w:style w:type="character" w:customStyle="1" w:styleId="katex-mathml">
    <w:name w:val="katex-mathml"/>
    <w:basedOn w:val="DefaultParagraphFont"/>
    <w:rsid w:val="00AC1388"/>
  </w:style>
  <w:style w:type="character" w:customStyle="1" w:styleId="mord">
    <w:name w:val="mord"/>
    <w:basedOn w:val="DefaultParagraphFont"/>
    <w:rsid w:val="00AC1388"/>
  </w:style>
  <w:style w:type="paragraph" w:styleId="Revision">
    <w:name w:val="Revision"/>
    <w:hidden/>
    <w:uiPriority w:val="99"/>
    <w:semiHidden/>
    <w:rsid w:val="004006F0"/>
    <w:pPr>
      <w:spacing w:after="0" w:line="240" w:lineRule="auto"/>
    </w:pPr>
    <w:rPr>
      <w:rFonts w:ascii="Times New Roman" w:hAnsi="Times New Roman" w:cs="Times New Roman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EC185F"/>
  </w:style>
  <w:style w:type="character" w:styleId="CommentReference">
    <w:name w:val="annotation reference"/>
    <w:basedOn w:val="DefaultParagraphFont"/>
    <w:uiPriority w:val="99"/>
    <w:semiHidden/>
    <w:unhideWhenUsed/>
    <w:rsid w:val="00FA36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A36F1"/>
    <w:pPr>
      <w:spacing w:after="160"/>
      <w:jc w:val="both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A36F1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36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36F1"/>
    <w:rPr>
      <w:rFonts w:ascii="Times New Roman" w:hAnsi="Times New Roman" w:cs="Times New Roman"/>
      <w:b/>
      <w:bCs/>
      <w:sz w:val="20"/>
      <w:szCs w:val="20"/>
    </w:rPr>
  </w:style>
  <w:style w:type="character" w:styleId="Mention">
    <w:name w:val="Mention"/>
    <w:basedOn w:val="DefaultParagraphFont"/>
    <w:uiPriority w:val="99"/>
    <w:unhideWhenUsed/>
    <w:rsid w:val="00FA36F1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9C1DF2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3A75A5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GB" w:eastAsia="en-GB"/>
    </w:rPr>
  </w:style>
  <w:style w:type="character" w:customStyle="1" w:styleId="apple-converted-space">
    <w:name w:val="apple-converted-space"/>
    <w:basedOn w:val="DefaultParagraphFont"/>
    <w:rsid w:val="00D12AB3"/>
  </w:style>
  <w:style w:type="paragraph" w:customStyle="1" w:styleId="msonormal0">
    <w:name w:val="msonormal"/>
    <w:basedOn w:val="Normal"/>
    <w:rsid w:val="00D12AB3"/>
    <w:pPr>
      <w:spacing w:before="100" w:beforeAutospacing="1" w:after="100" w:afterAutospacing="1"/>
    </w:pPr>
  </w:style>
  <w:style w:type="paragraph" w:customStyle="1" w:styleId="ql-align-center">
    <w:name w:val="ql-align-center"/>
    <w:basedOn w:val="Normal"/>
    <w:rsid w:val="00D12AB3"/>
    <w:pPr>
      <w:spacing w:before="100" w:beforeAutospacing="1" w:after="100" w:afterAutospacing="1"/>
      <w:jc w:val="center"/>
    </w:pPr>
  </w:style>
  <w:style w:type="paragraph" w:customStyle="1" w:styleId="ql-align-right">
    <w:name w:val="ql-align-right"/>
    <w:basedOn w:val="Normal"/>
    <w:rsid w:val="00D12AB3"/>
    <w:pPr>
      <w:spacing w:before="100" w:beforeAutospacing="1" w:after="100" w:afterAutospacing="1"/>
      <w:jc w:val="right"/>
    </w:pPr>
  </w:style>
  <w:style w:type="paragraph" w:customStyle="1" w:styleId="ql-align-justify">
    <w:name w:val="ql-align-justify"/>
    <w:basedOn w:val="Normal"/>
    <w:rsid w:val="00D12AB3"/>
    <w:pPr>
      <w:spacing w:before="100" w:beforeAutospacing="1" w:after="100" w:afterAutospacing="1"/>
      <w:jc w:val="both"/>
    </w:pPr>
  </w:style>
  <w:style w:type="paragraph" w:customStyle="1" w:styleId="ql-indent-1">
    <w:name w:val="ql-indent-1"/>
    <w:basedOn w:val="Normal"/>
    <w:rsid w:val="00D12AB3"/>
    <w:pPr>
      <w:spacing w:before="100" w:beforeAutospacing="1" w:after="100" w:afterAutospacing="1"/>
    </w:pPr>
  </w:style>
  <w:style w:type="paragraph" w:customStyle="1" w:styleId="ql-indent-2">
    <w:name w:val="ql-indent-2"/>
    <w:basedOn w:val="Normal"/>
    <w:rsid w:val="00D12AB3"/>
    <w:pPr>
      <w:spacing w:before="100" w:beforeAutospacing="1" w:after="100" w:afterAutospacing="1"/>
    </w:pPr>
  </w:style>
  <w:style w:type="paragraph" w:customStyle="1" w:styleId="ql-indent-3">
    <w:name w:val="ql-indent-3"/>
    <w:basedOn w:val="Normal"/>
    <w:rsid w:val="00D12AB3"/>
    <w:pPr>
      <w:spacing w:before="100" w:beforeAutospacing="1" w:after="100" w:afterAutospacing="1"/>
    </w:pPr>
  </w:style>
  <w:style w:type="paragraph" w:customStyle="1" w:styleId="ql-indent-4">
    <w:name w:val="ql-indent-4"/>
    <w:basedOn w:val="Normal"/>
    <w:rsid w:val="00D12AB3"/>
    <w:pPr>
      <w:spacing w:before="100" w:beforeAutospacing="1" w:after="100" w:afterAutospacing="1"/>
    </w:pPr>
  </w:style>
  <w:style w:type="paragraph" w:customStyle="1" w:styleId="ql-indent-5">
    <w:name w:val="ql-indent-5"/>
    <w:basedOn w:val="Normal"/>
    <w:rsid w:val="00D12AB3"/>
    <w:pPr>
      <w:spacing w:before="100" w:beforeAutospacing="1" w:after="100" w:afterAutospacing="1"/>
    </w:pPr>
  </w:style>
  <w:style w:type="paragraph" w:customStyle="1" w:styleId="note">
    <w:name w:val="note"/>
    <w:basedOn w:val="Normal"/>
    <w:rsid w:val="00D12AB3"/>
    <w:pPr>
      <w:spacing w:before="75" w:after="75"/>
    </w:pPr>
  </w:style>
  <w:style w:type="paragraph" w:styleId="Caption">
    <w:name w:val="caption"/>
    <w:basedOn w:val="Normal"/>
    <w:next w:val="Normal"/>
    <w:uiPriority w:val="35"/>
    <w:unhideWhenUsed/>
    <w:qFormat/>
    <w:rsid w:val="00D12AB3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xl63">
    <w:name w:val="xl63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4">
    <w:name w:val="xl64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5">
    <w:name w:val="xl65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6">
    <w:name w:val="xl66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7">
    <w:name w:val="xl67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8">
    <w:name w:val="xl68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9">
    <w:name w:val="xl69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70">
    <w:name w:val="xl70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character" w:customStyle="1" w:styleId="mrel">
    <w:name w:val="mrel"/>
    <w:basedOn w:val="DefaultParagraphFont"/>
    <w:rsid w:val="00BE637B"/>
  </w:style>
  <w:style w:type="character" w:customStyle="1" w:styleId="vlist-s">
    <w:name w:val="vlist-s"/>
    <w:basedOn w:val="DefaultParagraphFont"/>
    <w:rsid w:val="00BE637B"/>
  </w:style>
  <w:style w:type="character" w:customStyle="1" w:styleId="mbin">
    <w:name w:val="mbin"/>
    <w:basedOn w:val="DefaultParagraphFont"/>
    <w:rsid w:val="00BE637B"/>
  </w:style>
  <w:style w:type="paragraph" w:customStyle="1" w:styleId="EndNoteBibliographyTitle">
    <w:name w:val="EndNote Bibliography Title"/>
    <w:basedOn w:val="Normal"/>
    <w:link w:val="EndNoteBibliographyTitleChar"/>
    <w:rsid w:val="002D786A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2D786A"/>
  </w:style>
  <w:style w:type="character" w:customStyle="1" w:styleId="EndNoteBibliographyChar">
    <w:name w:val="EndNote Bibliography Char"/>
    <w:basedOn w:val="DefaultParagraphFont"/>
    <w:link w:val="EndNoteBibliography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86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0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8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45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8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87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355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49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17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14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4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4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02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8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1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6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84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93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21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0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2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69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81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096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330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50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157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08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55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30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73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9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9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3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5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9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5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02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1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4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1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88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65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2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2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88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60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8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87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3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44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68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7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52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7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00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219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11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04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80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7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316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851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590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52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03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8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229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198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294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26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186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283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92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821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32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632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21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3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154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1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967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55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821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84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17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644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990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71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96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48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2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35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0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15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107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8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250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81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748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372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615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36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92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389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4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75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17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927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87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5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058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483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343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698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153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943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20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98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1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511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954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533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52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23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96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051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40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81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068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66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56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132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470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2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125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869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04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029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399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016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95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96467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30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6689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3720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8910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3799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152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1716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8776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2611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350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93750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4012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208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0684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7200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89350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54833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8610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0690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2462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079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7307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42257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236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58759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7932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897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97529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836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92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84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191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596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13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095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677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594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708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615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06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509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35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573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65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748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081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20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223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533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954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418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81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35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1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29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833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877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6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3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2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67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4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8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910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68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56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1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5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25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353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87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88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45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6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4307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426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66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110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53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487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813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561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573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657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470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865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95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816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10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41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84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98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13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07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850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88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29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749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48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91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35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67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56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77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30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47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48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67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978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21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062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54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90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6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682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908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624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199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10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70963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37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7512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873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7026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042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9163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78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3709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6093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218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1521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7159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0116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9858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1667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2040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93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501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8696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2061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6117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111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411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7290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918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2161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7302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8254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857420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5192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5233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7466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9887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8695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5968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5174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3283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2591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1077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6009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76274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2030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0412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934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5260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9531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3369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4316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926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9842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4734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1419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6997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5948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2554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2212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9299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8307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665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7014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9635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99206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742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987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400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97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28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9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004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7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686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31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0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38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78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0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258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477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481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604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627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939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519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15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05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195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53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077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737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815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67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895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586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607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087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677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793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42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48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33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39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131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238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363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799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666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201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269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53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69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71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22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396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49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819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713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02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036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269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47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094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7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69855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872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2436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4841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672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785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4874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4198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7044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0185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8992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0059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646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4334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709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6023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6790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9330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3590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1045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5345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3033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546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5920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8901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8590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7925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3479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5817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4676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946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98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68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46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16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386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70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24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93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041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57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272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365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41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174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942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53373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629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3802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378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814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702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7325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667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81680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329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3972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654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08081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92086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022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237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36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415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3488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58368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14144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8676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4797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2146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0913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9525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4170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975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5634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7654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718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1960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7367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8270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3697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0436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45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0640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0674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3130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040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6394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103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7340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109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025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51330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8364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9124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0057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468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8769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74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55231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6231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9167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6733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0346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44071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0979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7417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6045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853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2865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2963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1912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79269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6183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40883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34644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838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2588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056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9576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47670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6219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9235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5125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8012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2259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5209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05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772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322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8046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303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5576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188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364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848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04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5021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9448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1401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2250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2661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896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8332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038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7609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455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80602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853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0568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2992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7545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818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8739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6052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5532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2887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8564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9379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9675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2271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4434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161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5330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2652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4504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1564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612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957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0186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1080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7780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352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9135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0279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3117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949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9860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9318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94620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65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94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39295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082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9338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736493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10670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36116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42279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7093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737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29530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85383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56297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6400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05638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6799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505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10526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15714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58569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8701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7567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3324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785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76127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82870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2166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3435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6596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4523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7788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20568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272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438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60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41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15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07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3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2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8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0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8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52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61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25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19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9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2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86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8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1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9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2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45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57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44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7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5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98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1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17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2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9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1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29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1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2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8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6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53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4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64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7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0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15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0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6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6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1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0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7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0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5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2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2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4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9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0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45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13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3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2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1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8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92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8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2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2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99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91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17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85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9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85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56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462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8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35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4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4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27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530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19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785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29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34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578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15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46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7205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24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826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686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61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355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341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021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95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70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8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63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675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30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670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980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649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7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88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66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01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71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453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972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88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12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352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430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170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853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214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2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496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14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820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062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021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77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6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65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784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65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037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01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84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392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843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35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907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795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30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956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31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730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448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001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902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18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885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58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201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74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69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85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308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76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262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646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164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089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972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366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18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49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53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45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36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95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439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31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161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9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65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16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899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32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25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384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938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63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77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13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979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247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73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026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14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47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592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03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34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748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372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527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971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01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763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06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69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93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32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52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430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78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29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33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1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524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28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68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803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28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721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200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10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70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77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01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903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71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61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01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49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55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936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16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09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038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78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434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59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11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001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082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31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12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47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99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897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50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406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34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17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596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722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22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307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19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60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5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23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80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2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668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8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753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73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07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149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079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554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91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063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73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39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62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17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3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3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6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50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82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48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8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6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20/10/relationships/intelligence" Target="intelligence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3AE80A-A984-4014-805A-E0EBBF6ACC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10</Words>
  <Characters>5763</Characters>
  <Application>Microsoft Office Word</Application>
  <DocSecurity>0</DocSecurity>
  <Lines>48</Lines>
  <Paragraphs>13</Paragraphs>
  <ScaleCrop>false</ScaleCrop>
  <Company/>
  <LinksUpToDate>false</LinksUpToDate>
  <CharactersWithSpaces>6760</CharactersWithSpaces>
  <SharedDoc>false</SharedDoc>
  <HLinks>
    <vt:vector size="66" baseType="variant">
      <vt:variant>
        <vt:i4>458777</vt:i4>
      </vt:variant>
      <vt:variant>
        <vt:i4>244</vt:i4>
      </vt:variant>
      <vt:variant>
        <vt:i4>0</vt:i4>
      </vt:variant>
      <vt:variant>
        <vt:i4>5</vt:i4>
      </vt:variant>
      <vt:variant>
        <vt:lpwstr>https://www.strobe-statement.org/checklists/</vt:lpwstr>
      </vt:variant>
      <vt:variant>
        <vt:lpwstr/>
      </vt:variant>
      <vt:variant>
        <vt:i4>524363</vt:i4>
      </vt:variant>
      <vt:variant>
        <vt:i4>241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evaluation/</vt:lpwstr>
      </vt:variant>
      <vt:variant>
        <vt:lpwstr/>
      </vt:variant>
      <vt:variant>
        <vt:i4>7602209</vt:i4>
      </vt:variant>
      <vt:variant>
        <vt:i4>167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</vt:lpwstr>
      </vt:variant>
      <vt:variant>
        <vt:lpwstr/>
      </vt:variant>
      <vt:variant>
        <vt:i4>7012369</vt:i4>
      </vt:variant>
      <vt:variant>
        <vt:i4>27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24342</vt:i4>
      </vt:variant>
      <vt:variant>
        <vt:i4>18</vt:i4>
      </vt:variant>
      <vt:variant>
        <vt:i4>0</vt:i4>
      </vt:variant>
      <vt:variant>
        <vt:i4>5</vt:i4>
      </vt:variant>
      <vt:variant>
        <vt:lpwstr>mailto:a.majeed@imperial.ac.uk</vt:lpwstr>
      </vt:variant>
      <vt:variant>
        <vt:lpwstr/>
      </vt:variant>
      <vt:variant>
        <vt:i4>6750288</vt:i4>
      </vt:variant>
      <vt:variant>
        <vt:i4>15</vt:i4>
      </vt:variant>
      <vt:variant>
        <vt:i4>0</vt:i4>
      </vt:variant>
      <vt:variant>
        <vt:i4>5</vt:i4>
      </vt:variant>
      <vt:variant>
        <vt:lpwstr>mailto:a.tristanlopez@imperial.ac.uk</vt:lpwstr>
      </vt:variant>
      <vt:variant>
        <vt:lpwstr/>
      </vt:variant>
      <vt:variant>
        <vt:i4>7143513</vt:i4>
      </vt:variant>
      <vt:variant>
        <vt:i4>12</vt:i4>
      </vt:variant>
      <vt:variant>
        <vt:i4>0</vt:i4>
      </vt:variant>
      <vt:variant>
        <vt:i4>5</vt:i4>
      </vt:variant>
      <vt:variant>
        <vt:lpwstr>mailto:Sami.altalib22@imperial.ac.uk</vt:lpwstr>
      </vt:variant>
      <vt:variant>
        <vt:lpwstr/>
      </vt:variant>
      <vt:variant>
        <vt:i4>2621452</vt:i4>
      </vt:variant>
      <vt:variant>
        <vt:i4>9</vt:i4>
      </vt:variant>
      <vt:variant>
        <vt:i4>0</vt:i4>
      </vt:variant>
      <vt:variant>
        <vt:i4>5</vt:i4>
      </vt:variant>
      <vt:variant>
        <vt:lpwstr>mailto:aos.alaa18@imperial.ac.uk</vt:lpwstr>
      </vt:variant>
      <vt:variant>
        <vt:lpwstr/>
      </vt:variant>
      <vt:variant>
        <vt:i4>720993</vt:i4>
      </vt:variant>
      <vt:variant>
        <vt:i4>6</vt:i4>
      </vt:variant>
      <vt:variant>
        <vt:i4>0</vt:i4>
      </vt:variant>
      <vt:variant>
        <vt:i4>5</vt:i4>
      </vt:variant>
      <vt:variant>
        <vt:lpwstr>mailto:mahmoud.al-ammouri22@imperial.ac.uk</vt:lpwstr>
      </vt:variant>
      <vt:variant>
        <vt:lpwstr/>
      </vt:variant>
      <vt:variant>
        <vt:i4>7012369</vt:i4>
      </vt:variant>
      <vt:variant>
        <vt:i4>3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636116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8772-4938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enta Microsoft</dc:creator>
  <cp:keywords/>
  <dc:description/>
  <cp:lastModifiedBy>El-Osta, Austen</cp:lastModifiedBy>
  <cp:revision>3</cp:revision>
  <cp:lastPrinted>2025-02-04T19:17:00Z</cp:lastPrinted>
  <dcterms:created xsi:type="dcterms:W3CDTF">2025-06-10T11:57:00Z</dcterms:created>
  <dcterms:modified xsi:type="dcterms:W3CDTF">2025-06-10T12:00:00Z</dcterms:modified>
</cp:coreProperties>
</file>